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02AC05" w14:textId="0DD8FC46" w:rsidR="00321A19" w:rsidRDefault="00321A19" w:rsidP="00321A19">
      <w:pPr>
        <w:pStyle w:val="OMBInfo"/>
      </w:pPr>
      <w:r>
        <w:t>OMB No. 0925-0001</w:t>
      </w:r>
      <w:r w:rsidR="00EA19E9">
        <w:t xml:space="preserve"> and 0925-0002</w:t>
      </w:r>
      <w:r>
        <w:t xml:space="preserve"> (Rev. </w:t>
      </w:r>
      <w:r w:rsidR="00EA19E9">
        <w:t>10/15</w:t>
      </w:r>
      <w:r>
        <w:t xml:space="preserve"> Approved Through </w:t>
      </w:r>
      <w:r w:rsidR="00EA19E9">
        <w:t>10</w:t>
      </w:r>
      <w:r>
        <w:t>/31/201</w:t>
      </w:r>
      <w:r w:rsidR="00EA19E9">
        <w:t>8</w:t>
      </w:r>
      <w:r>
        <w:t>)</w:t>
      </w:r>
    </w:p>
    <w:p w14:paraId="3BB900C7" w14:textId="77777777" w:rsidR="00812185" w:rsidRDefault="00812185" w:rsidP="00D825A1">
      <w:pPr>
        <w:pStyle w:val="Title"/>
      </w:pPr>
      <w:r w:rsidRPr="00D825A1">
        <w:t>BIOGRAPHICAL</w:t>
      </w:r>
      <w:r>
        <w:t xml:space="preserve"> SKETCH</w:t>
      </w:r>
    </w:p>
    <w:p w14:paraId="435F9BF3" w14:textId="5CB0563E" w:rsidR="00812185" w:rsidRPr="00F7284D" w:rsidRDefault="00360C84" w:rsidP="00812185">
      <w:pPr>
        <w:pStyle w:val="HeadingNote"/>
        <w:pBdr>
          <w:between w:val="single" w:sz="4" w:space="1" w:color="auto"/>
        </w:pBdr>
      </w:pPr>
      <w:r w:rsidRPr="000B163B">
        <w:rPr>
          <w:rStyle w:val="Strong"/>
          <w:sz w:val="22"/>
        </w:rPr>
        <w:t>DO NOT EXCEED FIVE PAGES</w:t>
      </w:r>
      <w:r w:rsidR="00812185" w:rsidRPr="00F7284D">
        <w:t>.</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79D4DD11"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 xml:space="preserve">Assistant Professor, </w:t>
      </w:r>
      <w:r w:rsidR="00084B10">
        <w:rPr>
          <w:sz w:val="22"/>
        </w:rPr>
        <w:t xml:space="preserve">Computer Science, </w:t>
      </w:r>
      <w:r w:rsidR="00CF5ED6">
        <w:rPr>
          <w:sz w:val="22"/>
        </w:rPr>
        <w:t>Loyola University Chicago</w:t>
      </w:r>
      <w:r w:rsidR="00D71F88">
        <w:rPr>
          <w:sz w:val="22"/>
        </w:rPr>
        <w:t xml:space="preserve"> </w:t>
      </w:r>
      <w:r w:rsidR="00084B10">
        <w:rPr>
          <w:sz w:val="22"/>
        </w:rPr>
        <w:br/>
        <w:t xml:space="preserve">                              Assistant Professor, Public Health Sciences, Loyola University </w:t>
      </w:r>
      <w:r w:rsidR="00CC669E">
        <w:rPr>
          <w:sz w:val="22"/>
        </w:rPr>
        <w:t>School of Medicine</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34251D">
        <w:trPr>
          <w:cantSplit/>
          <w:trHeight w:val="728"/>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53628223" w14:textId="77777777" w:rsidR="000E7E94" w:rsidRDefault="000E7E94" w:rsidP="00D825A1">
      <w:pPr>
        <w:pStyle w:val="Heading1"/>
        <w:contextualSpacing/>
      </w:pPr>
    </w:p>
    <w:p w14:paraId="66EDF76E" w14:textId="617AFD59" w:rsidR="00B76B6C" w:rsidRPr="00B76B6C" w:rsidRDefault="00E67A05" w:rsidP="001539AA">
      <w:pPr>
        <w:pStyle w:val="Heading1"/>
        <w:contextualSpacing/>
      </w:pPr>
      <w:r w:rsidRPr="00D825A1">
        <w:t>A.</w:t>
      </w:r>
      <w:r w:rsidRPr="00D825A1">
        <w:tab/>
        <w:t>Personal Statement</w:t>
      </w:r>
    </w:p>
    <w:p w14:paraId="3A144A05" w14:textId="4AC79BC3" w:rsidR="006B4517" w:rsidRDefault="00B76B6C" w:rsidP="006B4517">
      <w:r>
        <w:tab/>
      </w:r>
      <w:r w:rsidR="006B4517">
        <w:t xml:space="preserve">My graduate and post-graduate research spans </w:t>
      </w:r>
      <w:r w:rsidR="003B66C3">
        <w:t xml:space="preserve">artificial intelligence (AI), </w:t>
      </w:r>
      <w:r w:rsidR="006B4517">
        <w:t xml:space="preserve">machine learning, natural language processing (NLP), and medical informatics. For my Ph.D. dissertation, I developed and implemented new approaches for representing textual data leading to highly accurate and robust machine learning models. As a researcher at Boston Children’s Hospital and Harvard Medical School I worked on applications of machine learning and NLP to health and medicine. Specifically, I was involved in several projects that focused on deep semantic analysis of clinical texts including relation extraction between medical entities, phenotyping, and other types of data mining. I lead the development of the methods and software for relation extraction; our best performing methods were implemented and 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s) project. In addition to my extensive research expertise in NLP and machine learning, I bring years of software development experience that is crucial for </w:t>
      </w:r>
      <w:r w:rsidR="005A71A9">
        <w:t>building</w:t>
      </w:r>
      <w:r w:rsidR="006B4517">
        <w:t xml:space="preserve"> well-designed, reliable, and interoperable software that we plan to </w:t>
      </w:r>
      <w:r w:rsidR="003A6268">
        <w:t>create</w:t>
      </w:r>
      <w:r w:rsidR="006B4517">
        <w:t xml:space="preserve"> for this project. </w:t>
      </w:r>
    </w:p>
    <w:p w14:paraId="376869C0" w14:textId="76B28A9C" w:rsidR="006B4517" w:rsidRDefault="008D2B92" w:rsidP="006B4517">
      <w:r>
        <w:tab/>
      </w:r>
      <w:r w:rsidR="006B4517">
        <w:t>In January, 2016 I joined the computer science department at Loyola University Chicago as an assistant professor, where I continue my research in medical informatics, NLP, and machine learning. I currently also have a secondary appointment at Loyola Stritch School of Medicine and Boston Chi</w:t>
      </w:r>
      <w:r w:rsidR="00C875C6">
        <w:t>ldren’s Hospital.  Recently,</w:t>
      </w:r>
      <w:r w:rsidR="002B6FBD">
        <w:t xml:space="preserve"> I</w:t>
      </w:r>
      <w:r w:rsidR="00C875C6">
        <w:t xml:space="preserve"> </w:t>
      </w:r>
      <w:r w:rsidR="006B4517">
        <w:t xml:space="preserve">have conducted experiments focusing on applications of deep neural networks ("deep learning") to clinical NLP. </w:t>
      </w:r>
      <w:r w:rsidR="00F720E6">
        <w:t xml:space="preserve">These </w:t>
      </w:r>
      <w:r w:rsidR="00E92B43">
        <w:t>experiments demonstrated</w:t>
      </w:r>
      <w:r w:rsidR="006B4517">
        <w:t xml:space="preserve"> </w:t>
      </w:r>
      <w:r w:rsidR="00216699">
        <w:t>that</w:t>
      </w:r>
      <w:r w:rsidR="006B4517">
        <w:t xml:space="preserve"> neural models perform approximately as well as the state-of-the-art and </w:t>
      </w:r>
      <w:r w:rsidR="007A224E">
        <w:t>in many cases</w:t>
      </w:r>
      <w:r w:rsidR="006B4517">
        <w:t xml:space="preserve"> show </w:t>
      </w:r>
      <w:r w:rsidR="00CA4476">
        <w:t>improvements over the state-of-the-art</w:t>
      </w:r>
      <w:r w:rsidR="006B4517">
        <w:t xml:space="preserve">, while completely eliminating the need for manual feature engineering. </w:t>
      </w:r>
      <w:r w:rsidR="00143DE8">
        <w:t>A number of</w:t>
      </w:r>
      <w:r w:rsidR="00DA22B6">
        <w:t xml:space="preserve"> these works </w:t>
      </w:r>
      <w:r w:rsidR="008647CE">
        <w:t>are now</w:t>
      </w:r>
      <w:r w:rsidR="00DA22B6">
        <w:t xml:space="preserve"> published in</w:t>
      </w:r>
      <w:r w:rsidR="008647CE">
        <w:t xml:space="preserve"> the proceedings of</w:t>
      </w:r>
      <w:r w:rsidR="00DA22B6">
        <w:t xml:space="preserve"> top NLP</w:t>
      </w:r>
      <w:r w:rsidR="00DF0C9A">
        <w:t>, AI</w:t>
      </w:r>
      <w:r w:rsidR="00DA22B6">
        <w:t xml:space="preserve"> </w:t>
      </w:r>
      <w:r w:rsidR="00902F8C">
        <w:t xml:space="preserve">and medical informatics </w:t>
      </w:r>
      <w:r w:rsidR="00DA22B6">
        <w:t xml:space="preserve">conferences. </w:t>
      </w:r>
      <w:r w:rsidR="00220AD0">
        <w:t>I recently</w:t>
      </w:r>
      <w:r w:rsidR="00C753C6">
        <w:t xml:space="preserve"> also</w:t>
      </w:r>
      <w:r w:rsidR="00220AD0">
        <w:t xml:space="preserve"> experimented with learning patient representations from the text of </w:t>
      </w:r>
      <w:r w:rsidR="00B24FBA">
        <w:t>EHR</w:t>
      </w:r>
      <w:r w:rsidR="00220AD0">
        <w:t xml:space="preserve">. </w:t>
      </w:r>
      <w:r w:rsidR="00E200A9">
        <w:t>I</w:t>
      </w:r>
      <w:r w:rsidR="00220AD0">
        <w:t xml:space="preserve"> </w:t>
      </w:r>
      <w:r w:rsidR="002F4D72">
        <w:t>used</w:t>
      </w:r>
      <w:r w:rsidR="00220AD0">
        <w:t xml:space="preserve"> these patient representations </w:t>
      </w:r>
      <w:r w:rsidR="00884FD7">
        <w:t xml:space="preserve">in the context of </w:t>
      </w:r>
      <w:r w:rsidR="00220AD0">
        <w:t xml:space="preserve">a standard phenotyping task with a strongly positive result. This </w:t>
      </w:r>
      <w:r w:rsidR="00A67B22">
        <w:t xml:space="preserve">work was just accepted </w:t>
      </w:r>
      <w:r w:rsidR="00FC7CDB">
        <w:t>for publication</w:t>
      </w:r>
      <w:r w:rsidR="00220AD0">
        <w:t xml:space="preserve">. </w:t>
      </w:r>
      <w:r w:rsidR="006B4517">
        <w:t xml:space="preserve">My expertise in machine learning and clinical information extraction (as indicated by my publication record) build a solid foundation for my contribution to </w:t>
      </w:r>
      <w:r w:rsidR="00862320">
        <w:t xml:space="preserve">all </w:t>
      </w:r>
      <w:r w:rsidR="006B4517">
        <w:t xml:space="preserve">specific </w:t>
      </w:r>
      <w:r w:rsidR="00505D61">
        <w:t xml:space="preserve">aims </w:t>
      </w:r>
      <w:r w:rsidR="006B4517">
        <w:t xml:space="preserve">of this proposal. </w:t>
      </w:r>
    </w:p>
    <w:p w14:paraId="3A7C820D" w14:textId="4ABFF259" w:rsidR="00992ABF" w:rsidRDefault="00992ABF" w:rsidP="006B4517">
      <w:r>
        <w:tab/>
      </w:r>
      <w:r w:rsidR="006212D8">
        <w:t xml:space="preserve">Since joining Loyola University, </w:t>
      </w:r>
      <w:r>
        <w:t xml:space="preserve">I have </w:t>
      </w:r>
      <w:r w:rsidR="00001975">
        <w:t>been collaborating</w:t>
      </w:r>
      <w:r>
        <w:t xml:space="preserve"> with Dr. Afshar (PI) on a number of projects involving alcohol abuse and acute respiratory distress syndrome (ARDS) detection in electronic health records. </w:t>
      </w:r>
      <w:r w:rsidR="005A6EE6">
        <w:t xml:space="preserve">We currently have a manuscript describing our ARDS work under review and another manuscript that focuses on the alcohol abuse project in preparation. An abstract describing our ARDS </w:t>
      </w:r>
      <w:r w:rsidR="007063FB">
        <w:t xml:space="preserve">work </w:t>
      </w:r>
      <w:bookmarkStart w:id="0" w:name="_GoBack"/>
      <w:bookmarkEnd w:id="0"/>
      <w:r w:rsidR="005A6EE6">
        <w:t>was accepted into the American Thoracic Society (ATS) 2018 conference and will be presented in May, 2018.</w:t>
      </w:r>
    </w:p>
    <w:p w14:paraId="7C1B71DD" w14:textId="07E2F8B4" w:rsidR="00301E94" w:rsidRDefault="00E67A05" w:rsidP="00301E94">
      <w:pPr>
        <w:pStyle w:val="Heading1"/>
      </w:pPr>
      <w:r w:rsidRPr="00D825A1">
        <w:lastRenderedPageBreak/>
        <w:t>B.</w:t>
      </w:r>
      <w:r w:rsidRPr="00D825A1">
        <w:tab/>
        <w:t>Positions and Honors</w:t>
      </w:r>
    </w:p>
    <w:p w14:paraId="004BE1DD" w14:textId="17A8E8FE" w:rsidR="00475BFE" w:rsidRDefault="00475BFE" w:rsidP="00C87C48">
      <w:pPr>
        <w:pStyle w:val="Heading1"/>
        <w:rPr>
          <w:u w:val="single"/>
        </w:rPr>
      </w:pPr>
      <w:r w:rsidRPr="00475BFE">
        <w:rPr>
          <w:u w:val="single"/>
        </w:rPr>
        <w:t>Positions and Employment</w:t>
      </w:r>
    </w:p>
    <w:p w14:paraId="45FF120B" w14:textId="77777777" w:rsidR="00C87C48" w:rsidRPr="00C87C48" w:rsidRDefault="00C87C48" w:rsidP="00C87C48"/>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7866752D" w14:textId="1BE889D6" w:rsidR="00EF160F" w:rsidRDefault="00EF160F" w:rsidP="003A7262">
      <w:r>
        <w:t>2015-         Secondary Appointment, Boston Children’s Hospital, Boston, MA</w:t>
      </w:r>
    </w:p>
    <w:p w14:paraId="2997F2EE" w14:textId="454F5845" w:rsidR="00CD18AF" w:rsidRDefault="00CD18AF" w:rsidP="003A7262">
      <w:r>
        <w:t>2016-         Assistant Professor, Loyola University School of Medicine, Chicago, IL</w:t>
      </w:r>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86B8627" w14:textId="77777777" w:rsidR="00330B78" w:rsidRDefault="00330B78"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36263008" w14:textId="77777777" w:rsidR="0055112B" w:rsidRDefault="0055112B" w:rsidP="003D7D4F"/>
    <w:p w14:paraId="0FBC5DE5" w14:textId="1FE35C17" w:rsidR="0055112B" w:rsidRDefault="0055112B" w:rsidP="0055112B">
      <w:r>
        <w:t xml:space="preserve">2018 </w:t>
      </w:r>
      <w:r w:rsidR="002E3DDE" w:rsidRPr="002E3DDE">
        <w:t>International Conference on Comput</w:t>
      </w:r>
      <w:r w:rsidR="002E3DDE">
        <w:t>ational Linguistics (COLING</w:t>
      </w:r>
      <w:r w:rsidR="002E3DDE" w:rsidRPr="002E3DDE">
        <w:t>)</w:t>
      </w:r>
      <w:r w:rsidR="002E3DDE">
        <w:t xml:space="preserve"> </w:t>
      </w:r>
      <w:r>
        <w:t xml:space="preserve">conference. </w:t>
      </w:r>
      <w:r w:rsidR="002E3DDE">
        <w:t>Paper Reviewer</w:t>
      </w:r>
      <w:r>
        <w:t xml:space="preserve">. </w:t>
      </w:r>
    </w:p>
    <w:p w14:paraId="03702E7E" w14:textId="720D6DAF" w:rsidR="003D7D4F" w:rsidRDefault="003D7D4F" w:rsidP="003D7D4F">
      <w:r>
        <w:t xml:space="preserve">2018 Association for Computational Linguistics (ACL) conference. Program Committee. </w:t>
      </w:r>
    </w:p>
    <w:p w14:paraId="01B455D1" w14:textId="40D87525" w:rsidR="003D7D4F" w:rsidRDefault="003D7D4F" w:rsidP="003D7D4F">
      <w:r>
        <w:t xml:space="preserve">2018 Association for Computational Linguistics (ACL) conference. Paper Reviewer. </w:t>
      </w:r>
    </w:p>
    <w:p w14:paraId="03880EB2" w14:textId="1E762E2E" w:rsidR="00992E20" w:rsidRDefault="00992E20" w:rsidP="00992E20">
      <w:r>
        <w:t xml:space="preserve">2017 Association for Computational Linguistics (ACL) conference. Program Committee. </w:t>
      </w:r>
    </w:p>
    <w:p w14:paraId="340BE730" w14:textId="7C0BA366" w:rsidR="00992E20" w:rsidRDefault="00992E20" w:rsidP="003A7262">
      <w:r>
        <w:t xml:space="preserve">2017 Association for Computational Linguistics (ACL) conference. Paper Reviewer. </w:t>
      </w:r>
    </w:p>
    <w:p w14:paraId="29C022B5" w14:textId="4B0037CB" w:rsidR="00EE670F" w:rsidRDefault="00EE670F" w:rsidP="003A7262">
      <w:r>
        <w:t>2016 Clinical NLP Workshop at COLING. Paper Reviewer.</w:t>
      </w:r>
    </w:p>
    <w:p w14:paraId="3E243BF4" w14:textId="5FADCDE1" w:rsidR="00EE670F" w:rsidRDefault="00EE670F" w:rsidP="003A7262">
      <w:r>
        <w:t>2016 Clinical NLP Workshop at COLING. Program Committee.</w:t>
      </w:r>
    </w:p>
    <w:p w14:paraId="264B77E4" w14:textId="5A73E95A" w:rsidR="00121506" w:rsidRDefault="00121506" w:rsidP="003A7262">
      <w:r>
        <w:t xml:space="preserve">2016 Association for Computational Linguistics (ACL) conference. Paper Reviewer. </w:t>
      </w:r>
    </w:p>
    <w:p w14:paraId="69C41117" w14:textId="5A58D3D3" w:rsidR="00F27BAA" w:rsidRDefault="00F27BAA" w:rsidP="003A7262">
      <w:r>
        <w:t>2016 American Medical Informatics Association (AMIA) Symposium. Paper Reviewer.</w:t>
      </w:r>
    </w:p>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Default="001B00A1" w:rsidP="00D83169">
      <w:r>
        <w:t xml:space="preserve">2010 </w:t>
      </w:r>
      <w:r w:rsidR="00D83169">
        <w:t xml:space="preserve">SemEval 2010 Tasks 14: Word Sense Induction &amp; Disambiguation Task. Organizing Committee. </w:t>
      </w:r>
    </w:p>
    <w:p w14:paraId="73D34941" w14:textId="77777777" w:rsidR="00643F30" w:rsidRPr="003A7262" w:rsidRDefault="00643F30" w:rsidP="00D83169"/>
    <w:p w14:paraId="385D7552" w14:textId="713BFEA8" w:rsidR="00BD7C8E" w:rsidRDefault="00E67A05" w:rsidP="004224D0">
      <w:pPr>
        <w:pStyle w:val="Heading1"/>
      </w:pPr>
      <w:r>
        <w:t>C.</w:t>
      </w:r>
      <w:r>
        <w:tab/>
      </w:r>
      <w:r w:rsidR="00C00F42">
        <w:t>Contribution to Science</w:t>
      </w:r>
    </w:p>
    <w:p w14:paraId="1D53DDD9" w14:textId="1672648F"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87B7A">
        <w:rPr>
          <w:noProof/>
        </w:rPr>
        <w:t>3</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F8559C">
        <w:rPr>
          <w:noProof/>
        </w:rPr>
        <w:t>4</w:t>
      </w:r>
      <w:r w:rsidR="002F077E" w:rsidRPr="002F077E">
        <w:rPr>
          <w:noProof/>
        </w:rPr>
        <w:t>]</w:t>
      </w:r>
      <w:r w:rsidR="00DC0E4C">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t>demonstrated that</w:t>
      </w:r>
      <w:r w:rsidR="00964CC7">
        <w:t xml:space="preserve"> unlabeled data can help improve the performance of </w:t>
      </w:r>
      <w:r w:rsidR="00964CC7">
        <w:lastRenderedPageBreak/>
        <w:t>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w:t>
      </w:r>
      <w:r w:rsidR="008402A3">
        <w:t>2</w:t>
      </w:r>
      <w:r w:rsidR="00007FB0">
        <w:t>].</w:t>
      </w:r>
      <w:r w:rsidR="001748BF">
        <w:t xml:space="preserve"> In </w:t>
      </w:r>
      <w:r w:rsidR="00793D80">
        <w:t xml:space="preserve">my </w:t>
      </w:r>
      <w:r w:rsidR="00B16051">
        <w:t>most recent</w:t>
      </w:r>
      <w:r w:rsidR="001748BF">
        <w:t xml:space="preserve"> work</w:t>
      </w:r>
      <w:r w:rsidR="002F5514">
        <w:t xml:space="preserve"> [1]</w:t>
      </w:r>
      <w:r w:rsidR="001748BF">
        <w:t xml:space="preserve">, I </w:t>
      </w:r>
      <w:r w:rsidR="00ED146D">
        <w:t>explore</w:t>
      </w:r>
      <w:r w:rsidR="00B16051">
        <w:t xml:space="preserve"> the use of deep neural networks for learning patient representations and for transfer learning. </w:t>
      </w:r>
      <w:r w:rsidR="00B16051" w:rsidRPr="00B16051">
        <w:t xml:space="preserve">Mining electronic health records for patients who satisfy a set of predefined criteria is known in medical informatics as phenotyping. Phenotyping has numerous applications such as outcome prediction, clinical trial recruitment, and retrospective studies. Supervised machine learning for phenotyping typically relies on sparse patient representations such as bag-of-words. </w:t>
      </w:r>
      <w:r w:rsidR="00233D33">
        <w:t>I</w:t>
      </w:r>
      <w:r w:rsidR="00B16051" w:rsidRPr="00B16051">
        <w:t xml:space="preserve"> consider</w:t>
      </w:r>
      <w:r w:rsidR="00AC63EE">
        <w:t>ed</w:t>
      </w:r>
      <w:r w:rsidR="00B16051" w:rsidRPr="00B16051">
        <w:t xml:space="preserve"> an alternative that involve</w:t>
      </w:r>
      <w:r w:rsidR="00927D15">
        <w:t>d</w:t>
      </w:r>
      <w:r w:rsidR="00B16051" w:rsidRPr="00B16051">
        <w:t xml:space="preserve"> learning patient representations. </w:t>
      </w:r>
      <w:r w:rsidR="00444108">
        <w:t>I</w:t>
      </w:r>
      <w:r w:rsidR="00B16051" w:rsidRPr="00B16051">
        <w:t xml:space="preserve"> develop</w:t>
      </w:r>
      <w:r w:rsidR="00444108">
        <w:t>ed</w:t>
      </w:r>
      <w:r w:rsidR="00B16051" w:rsidRPr="00B16051">
        <w:t xml:space="preserve"> a neural network model for learning patient representations and show</w:t>
      </w:r>
      <w:r w:rsidR="00770E58">
        <w:t>ed</w:t>
      </w:r>
      <w:r w:rsidR="00B16051" w:rsidRPr="00B16051">
        <w:t xml:space="preserve"> th</w:t>
      </w:r>
      <w:r w:rsidR="00B94B18">
        <w:t xml:space="preserve">at the learned representations were </w:t>
      </w:r>
      <w:r w:rsidR="00B16051" w:rsidRPr="00B16051">
        <w:t>general enough to obtain state-of-the-art performance on a standard comorbidity detection task.</w:t>
      </w:r>
    </w:p>
    <w:p w14:paraId="14CF0466" w14:textId="2924E1A1" w:rsidR="00D81320" w:rsidRDefault="00D81320" w:rsidP="00412CCF"/>
    <w:p w14:paraId="06F09FE1" w14:textId="58E64DBF" w:rsidR="00420CD6" w:rsidRDefault="00420CD6" w:rsidP="00412CCF">
      <w:r>
        <w:t xml:space="preserve">1        </w:t>
      </w:r>
      <w:r>
        <w:rPr>
          <w:b/>
        </w:rPr>
        <w:t>Dligach D</w:t>
      </w:r>
      <w:r w:rsidR="00FC78BE">
        <w:t xml:space="preserve">, Miller TA. Learning Patient Representations from Text. In: </w:t>
      </w:r>
      <w:r w:rsidR="00FC78BE">
        <w:rPr>
          <w:i/>
        </w:rPr>
        <w:t>Proceedings of t</w:t>
      </w:r>
      <w:r w:rsidR="00FC78BE" w:rsidRPr="00FC78BE">
        <w:rPr>
          <w:i/>
        </w:rPr>
        <w:t xml:space="preserve">he </w:t>
      </w:r>
      <w:r w:rsidR="00FC78BE">
        <w:rPr>
          <w:i/>
        </w:rPr>
        <w:t>7th</w:t>
      </w:r>
      <w:r w:rsidR="00FC78BE" w:rsidRPr="00FC78BE">
        <w:rPr>
          <w:i/>
        </w:rPr>
        <w:t xml:space="preserve"> Joint </w:t>
      </w:r>
      <w:r w:rsidR="00ED55B1">
        <w:rPr>
          <w:i/>
        </w:rPr>
        <w:t xml:space="preserve">       </w:t>
      </w:r>
      <w:r w:rsidR="00ED55B1">
        <w:rPr>
          <w:i/>
        </w:rPr>
        <w:tab/>
      </w:r>
      <w:r w:rsidR="00ED55B1">
        <w:rPr>
          <w:i/>
        </w:rPr>
        <w:tab/>
        <w:t xml:space="preserve">    </w:t>
      </w:r>
      <w:r w:rsidR="00FC78BE" w:rsidRPr="00FC78BE">
        <w:rPr>
          <w:i/>
        </w:rPr>
        <w:t>Conference on Lexical and Computational Semantics</w:t>
      </w:r>
      <w:r w:rsidR="00ED55B1">
        <w:t>. 2018. New Orleans, LA. June, 2018.</w:t>
      </w:r>
    </w:p>
    <w:p w14:paraId="164188EF" w14:textId="77777777" w:rsidR="00F21892" w:rsidRPr="00ED55B1" w:rsidRDefault="00F21892" w:rsidP="00412CCF"/>
    <w:p w14:paraId="6FF87BED" w14:textId="38F43459" w:rsidR="00DD3F97" w:rsidRPr="00D62C40" w:rsidRDefault="005106F9" w:rsidP="00412CCF">
      <w:pPr>
        <w:rPr>
          <w:i/>
        </w:rPr>
      </w:pPr>
      <w:r>
        <w:t>2</w:t>
      </w:r>
      <w:r w:rsidR="00D81320">
        <w:t xml:space="preserve">        </w:t>
      </w:r>
      <w:r w:rsidR="003D7D31" w:rsidRPr="001B1595">
        <w:rPr>
          <w:b/>
        </w:rPr>
        <w:t>Dligach D</w:t>
      </w:r>
      <w:r w:rsidR="00D81320" w:rsidRPr="00D81320">
        <w:t>, Miller</w:t>
      </w:r>
      <w:r w:rsidR="003D7D31">
        <w:t xml:space="preserve"> TA</w:t>
      </w:r>
      <w:r w:rsidR="00D81320" w:rsidRPr="00D81320">
        <w:t>, Savova</w:t>
      </w:r>
      <w:r w:rsidR="003D7D31">
        <w:t xml:space="preserve"> GK</w:t>
      </w:r>
      <w:r w:rsidR="00D81320"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749940" w14:textId="7C1A60CA" w:rsidR="008D1CB3" w:rsidRPr="008D1CB3" w:rsidRDefault="005106F9" w:rsidP="00076CFB">
      <w:pPr>
        <w:pStyle w:val="NormalWeb"/>
        <w:ind w:left="640" w:hanging="640"/>
        <w:rPr>
          <w:noProof/>
        </w:rPr>
      </w:pPr>
      <w:r>
        <w:rPr>
          <w:noProof/>
        </w:rPr>
        <w:t>3</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60B04E32" w14:textId="55E964AB" w:rsidR="008D1CB3" w:rsidRDefault="0073586B" w:rsidP="000064D3">
      <w:pPr>
        <w:pStyle w:val="NormalWeb"/>
        <w:ind w:left="640" w:hanging="640"/>
        <w:rPr>
          <w:noProof/>
        </w:rPr>
      </w:pPr>
      <w:r>
        <w:rPr>
          <w:noProof/>
        </w:rPr>
        <w:t>4</w:t>
      </w:r>
      <w:r w:rsidR="0027264D">
        <w:rPr>
          <w:noProof/>
        </w:rPr>
        <w:tab/>
      </w:r>
      <w:r w:rsidR="008D1CB3" w:rsidRPr="001B1595">
        <w:rPr>
          <w:b/>
          <w:noProof/>
        </w:rPr>
        <w:t>Dligach D</w:t>
      </w:r>
      <w:r w:rsidR="008D1CB3" w:rsidRPr="00076CFB">
        <w:rPr>
          <w:noProof/>
        </w:rPr>
        <w:t xml:space="preserve">, Miller TA, Savova GK. Active Learning for Phenotyping Tasks. In: </w:t>
      </w:r>
      <w:r w:rsidR="008D1CB3" w:rsidRPr="00076CFB">
        <w:rPr>
          <w:i/>
          <w:iCs/>
          <w:noProof/>
        </w:rPr>
        <w:t>Proceedings of the Workshop on NLP for Medicine and Biology associated with RANLP</w:t>
      </w:r>
      <w:r w:rsidR="008D1CB3" w:rsidRPr="00076CFB">
        <w:rPr>
          <w:noProof/>
        </w:rPr>
        <w:t>. 2013. 1–8.</w:t>
      </w:r>
    </w:p>
    <w:p w14:paraId="6CBE7A85" w14:textId="4CAF4A61" w:rsidR="00DD658F" w:rsidRDefault="00A51606" w:rsidP="00C076C6">
      <w:r>
        <w:rPr>
          <w:b/>
        </w:rPr>
        <w:t xml:space="preserve">2. </w:t>
      </w:r>
      <w:r w:rsidR="00B84DAD">
        <w:rPr>
          <w:b/>
        </w:rPr>
        <w:t>Information extraction from clinical texts</w:t>
      </w:r>
      <w:r>
        <w:rPr>
          <w:b/>
        </w:rPr>
        <w:t>:</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E73EFC">
        <w:t>[1,2].</w:t>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3510D0A5" w14:textId="5DA71F2E" w:rsidR="00E955BB" w:rsidRPr="00E955BB" w:rsidRDefault="00F0786C" w:rsidP="00A87509">
      <w:pPr>
        <w:pStyle w:val="NormalWeb"/>
        <w:ind w:left="640" w:hanging="640"/>
        <w:rPr>
          <w:noProof/>
        </w:rPr>
      </w:pPr>
      <w:r>
        <w:rPr>
          <w:noProof/>
        </w:rPr>
        <w:t xml:space="preserve">1 </w:t>
      </w:r>
      <w:r w:rsidR="00E955BB">
        <w:rPr>
          <w:noProof/>
        </w:rPr>
        <w:t xml:space="preserve">       </w:t>
      </w:r>
      <w:r w:rsidR="00E955BB" w:rsidRPr="00E1276A">
        <w:rPr>
          <w:b/>
          <w:noProof/>
        </w:rPr>
        <w:t>Dligach D</w:t>
      </w:r>
      <w:r w:rsidR="00E955BB">
        <w:rPr>
          <w:noProof/>
        </w:rPr>
        <w:t xml:space="preserve">, Miller T, Lin C, et al. Neural temporal information extraction. </w:t>
      </w:r>
      <w:r w:rsidR="00E955BB">
        <w:rPr>
          <w:i/>
          <w:noProof/>
        </w:rPr>
        <w:t>Proceedings of the 15th Annual Meeting of the European Association for Computational Linguistics.</w:t>
      </w:r>
      <w:r w:rsidR="00E955BB">
        <w:rPr>
          <w:noProof/>
        </w:rPr>
        <w:t xml:space="preserve"> </w:t>
      </w:r>
      <w:r w:rsidR="00A15C19">
        <w:rPr>
          <w:noProof/>
        </w:rPr>
        <w:t xml:space="preserve">Valenica, Spain. </w:t>
      </w:r>
      <w:r w:rsidR="00E955BB">
        <w:rPr>
          <w:noProof/>
        </w:rPr>
        <w:t>2017.</w:t>
      </w:r>
    </w:p>
    <w:p w14:paraId="22AFEAAD" w14:textId="2DF66690" w:rsidR="00A51606" w:rsidRDefault="00F0786C" w:rsidP="00A87509">
      <w:pPr>
        <w:pStyle w:val="NormalWeb"/>
        <w:ind w:left="640" w:hanging="640"/>
        <w:rPr>
          <w:noProof/>
        </w:rPr>
      </w:pPr>
      <w:r>
        <w:rPr>
          <w:noProof/>
        </w:rPr>
        <w:t>2</w:t>
      </w:r>
      <w:r w:rsidR="00DD658F" w:rsidRPr="00076CFB">
        <w:rPr>
          <w:noProof/>
        </w:rPr>
        <w:t xml:space="preserve"> </w:t>
      </w:r>
      <w:r w:rsidR="00DD658F" w:rsidRPr="00076CFB">
        <w:rPr>
          <w:noProof/>
        </w:rPr>
        <w:tab/>
      </w:r>
      <w:r w:rsidR="00DD658F" w:rsidRPr="001B1595">
        <w:rPr>
          <w:b/>
          <w:noProof/>
        </w:rPr>
        <w:t>Dligach D</w:t>
      </w:r>
      <w:r w:rsidR="00DD658F" w:rsidRPr="00076CFB">
        <w:rPr>
          <w:noProof/>
        </w:rPr>
        <w:t xml:space="preserve">, Bethard S, Becker L, </w:t>
      </w:r>
      <w:r w:rsidR="00DD658F" w:rsidRPr="00BC2588">
        <w:rPr>
          <w:iCs/>
          <w:noProof/>
        </w:rPr>
        <w:t>et al</w:t>
      </w:r>
      <w:r w:rsidR="00DD658F" w:rsidRPr="00076CFB">
        <w:rPr>
          <w:i/>
          <w:iCs/>
          <w:noProof/>
        </w:rPr>
        <w:t>.</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0C97D0D" w14:textId="0A9305C7" w:rsidR="007F006B" w:rsidRDefault="007F006B" w:rsidP="00A87509">
      <w:pPr>
        <w:pStyle w:val="NormalWeb"/>
        <w:ind w:left="640" w:hanging="640"/>
        <w:rPr>
          <w:noProof/>
        </w:rPr>
      </w:pPr>
      <w:r>
        <w:rPr>
          <w:noProof/>
        </w:rPr>
        <w:t>3</w:t>
      </w:r>
      <w:r>
        <w:rPr>
          <w:noProof/>
        </w:rPr>
        <w:tab/>
      </w:r>
      <w:r w:rsidRPr="007F006B">
        <w:rPr>
          <w:noProof/>
        </w:rPr>
        <w:t>Viani</w:t>
      </w:r>
      <w:r>
        <w:rPr>
          <w:noProof/>
        </w:rPr>
        <w:t xml:space="preserve"> N, </w:t>
      </w:r>
      <w:r w:rsidRPr="007F006B">
        <w:rPr>
          <w:noProof/>
        </w:rPr>
        <w:t>Miller</w:t>
      </w:r>
      <w:r>
        <w:rPr>
          <w:noProof/>
        </w:rPr>
        <w:t xml:space="preserve"> T</w:t>
      </w:r>
      <w:r w:rsidRPr="007F006B">
        <w:rPr>
          <w:noProof/>
        </w:rPr>
        <w:t xml:space="preserve">, </w:t>
      </w:r>
      <w:r w:rsidRPr="007F006B">
        <w:rPr>
          <w:b/>
          <w:noProof/>
        </w:rPr>
        <w:t>Dligach D</w:t>
      </w:r>
      <w:r w:rsidRPr="007F006B">
        <w:rPr>
          <w:noProof/>
        </w:rPr>
        <w:t xml:space="preserve">, </w:t>
      </w:r>
      <w:r>
        <w:rPr>
          <w:noProof/>
        </w:rPr>
        <w:t>et al</w:t>
      </w:r>
      <w:r w:rsidRPr="007F006B">
        <w:rPr>
          <w:noProof/>
        </w:rPr>
        <w:t xml:space="preserve">. Recurrent Neural Network Architectures for Event Extraction from Italian Medical Reports. In </w:t>
      </w:r>
      <w:r w:rsidRPr="00EE38A9">
        <w:rPr>
          <w:i/>
          <w:noProof/>
        </w:rPr>
        <w:t>AIME 2017: Proceedings of the 16th Conference on Artificial Intelligence in Medicine</w:t>
      </w:r>
      <w:r w:rsidRPr="007F006B">
        <w:rPr>
          <w:noProof/>
        </w:rPr>
        <w:t>. Vienna, Austria. June, 2017.</w:t>
      </w:r>
    </w:p>
    <w:p w14:paraId="68E3D050" w14:textId="5E04382D"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980E93">
        <w:rPr>
          <w:noProof/>
        </w:rPr>
        <w:t>,5</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w:t>
      </w:r>
      <w:r w:rsidR="00873DD6" w:rsidRPr="001B1595">
        <w:rPr>
          <w:b/>
        </w:rPr>
        <w:t>Dligach</w:t>
      </w:r>
      <w:r w:rsidR="002401D4" w:rsidRPr="001B1595">
        <w:rPr>
          <w:b/>
        </w:rPr>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21513EA2" w:rsidR="00423FFE" w:rsidRPr="00076CFB" w:rsidRDefault="00270FFD" w:rsidP="00423FFE">
      <w:pPr>
        <w:pStyle w:val="NormalWeb"/>
        <w:ind w:left="640" w:hanging="640"/>
        <w:rPr>
          <w:noProof/>
        </w:rPr>
      </w:pPr>
      <w:r>
        <w:rPr>
          <w:noProof/>
        </w:rPr>
        <w:lastRenderedPageBreak/>
        <w:t>2</w:t>
      </w:r>
      <w:r w:rsidR="000D45C8">
        <w:rPr>
          <w:noProof/>
        </w:rPr>
        <w:t xml:space="preserve">       *</w:t>
      </w:r>
      <w:r w:rsidR="00423FFE" w:rsidRPr="00076CFB">
        <w:rPr>
          <w:noProof/>
        </w:rPr>
        <w:t xml:space="preserve">Lin C, </w:t>
      </w:r>
      <w:r w:rsidR="000D45C8">
        <w:rPr>
          <w:noProof/>
        </w:rPr>
        <w:t>*</w:t>
      </w:r>
      <w:r w:rsidR="00423FFE" w:rsidRPr="00076CFB">
        <w:rPr>
          <w:noProof/>
        </w:rPr>
        <w:t xml:space="preserve">Karlson EW, </w:t>
      </w:r>
      <w:r w:rsidR="000D45C8">
        <w:rPr>
          <w:noProof/>
        </w:rPr>
        <w:t>*</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r w:rsidR="000D45C8">
        <w:rPr>
          <w:noProof/>
        </w:rPr>
        <w:t xml:space="preserve"> </w:t>
      </w:r>
      <w:r w:rsidR="000D45C8">
        <w:t>*</w:t>
      </w:r>
      <w:r w:rsidR="000D45C8" w:rsidRPr="00873DD6">
        <w:rPr>
          <w:u w:val="single"/>
        </w:rPr>
        <w:t>Indicates co-first authors</w:t>
      </w:r>
    </w:p>
    <w:p w14:paraId="2276DE6C" w14:textId="376026A4" w:rsidR="009D17B8" w:rsidRDefault="009D17B8" w:rsidP="00423FFE">
      <w:pPr>
        <w:pStyle w:val="NormalWeb"/>
        <w:ind w:left="640" w:hanging="640"/>
        <w:rPr>
          <w:noProof/>
        </w:rPr>
      </w:pPr>
      <w:r>
        <w:rPr>
          <w:noProof/>
        </w:rPr>
        <w:t>3</w:t>
      </w:r>
      <w:r>
        <w:rPr>
          <w:noProof/>
        </w:rPr>
        <w:tab/>
      </w:r>
      <w:r w:rsidR="000D07AB">
        <w:rPr>
          <w:noProof/>
        </w:rPr>
        <w:t>Lin C</w:t>
      </w:r>
      <w:r w:rsidR="00754CB1" w:rsidRPr="00754CB1">
        <w:rPr>
          <w:noProof/>
        </w:rPr>
        <w:t xml:space="preserve">, </w:t>
      </w:r>
      <w:r w:rsidR="000D07AB">
        <w:rPr>
          <w:noProof/>
        </w:rPr>
        <w:t>Miller TA</w:t>
      </w:r>
      <w:r w:rsidR="00754CB1" w:rsidRPr="00754CB1">
        <w:rPr>
          <w:noProof/>
        </w:rPr>
        <w:t xml:space="preserve">, </w:t>
      </w:r>
      <w:r w:rsidR="000D07AB">
        <w:rPr>
          <w:b/>
          <w:noProof/>
        </w:rPr>
        <w:t>Dligach D</w:t>
      </w:r>
      <w:r w:rsidR="00754CB1" w:rsidRPr="00754CB1">
        <w:rPr>
          <w:noProof/>
        </w:rPr>
        <w:t xml:space="preserve">, </w:t>
      </w:r>
      <w:r w:rsidR="0041221D">
        <w:rPr>
          <w:noProof/>
        </w:rPr>
        <w:t>Bethard S</w:t>
      </w:r>
      <w:r w:rsidR="009878EB">
        <w:rPr>
          <w:noProof/>
        </w:rPr>
        <w:t>,</w:t>
      </w:r>
      <w:r w:rsidR="00754CB1" w:rsidRPr="00754CB1">
        <w:rPr>
          <w:noProof/>
        </w:rPr>
        <w:t xml:space="preserve"> </w:t>
      </w:r>
      <w:r w:rsidR="0041221D">
        <w:rPr>
          <w:noProof/>
        </w:rPr>
        <w:t>Savova GK</w:t>
      </w:r>
      <w:r w:rsidR="00754CB1" w:rsidRPr="00754CB1">
        <w:rPr>
          <w:noProof/>
        </w:rPr>
        <w:t>. Representations of Time Expressions for Temporal Relation Extraction with Convolution</w:t>
      </w:r>
      <w:r w:rsidR="001A799E">
        <w:rPr>
          <w:noProof/>
        </w:rPr>
        <w:t>al Neural Networks. In Proceed</w:t>
      </w:r>
      <w:r w:rsidR="00754CB1" w:rsidRPr="00754CB1">
        <w:rPr>
          <w:noProof/>
        </w:rPr>
        <w:t>ings of the 2017 Workshop on Biomedical Natural Language Processing (BioNLP 2017) held in conjunction with ACL-2017. August 2017. Vancouver, Canada.</w:t>
      </w:r>
    </w:p>
    <w:p w14:paraId="39DD17A1" w14:textId="7DBD6A39" w:rsidR="006B6B63" w:rsidRDefault="001F2737" w:rsidP="006B6B63">
      <w:r>
        <w:t>4</w:t>
      </w:r>
      <w:r w:rsidR="006B6B63">
        <w:t xml:space="preserve">       Lin C</w:t>
      </w:r>
      <w:r w:rsidR="006B6B63" w:rsidRPr="0051149C">
        <w:t>, Miller</w:t>
      </w:r>
      <w:r w:rsidR="006B6B63">
        <w:t xml:space="preserve"> TA</w:t>
      </w:r>
      <w:r w:rsidR="006B6B63" w:rsidRPr="0051149C">
        <w:t xml:space="preserve">, </w:t>
      </w:r>
      <w:r w:rsidR="006B6B63" w:rsidRPr="009F51C9">
        <w:rPr>
          <w:b/>
        </w:rPr>
        <w:t>Dligach D</w:t>
      </w:r>
      <w:r w:rsidR="006B6B63" w:rsidRPr="0051149C">
        <w:t>, Bethard</w:t>
      </w:r>
      <w:r w:rsidR="006B6B63">
        <w:t xml:space="preserve"> Steven</w:t>
      </w:r>
      <w:r w:rsidR="006B6B63" w:rsidRPr="0051149C">
        <w:t>, Savova</w:t>
      </w:r>
      <w:r w:rsidR="006B6B63">
        <w:t xml:space="preserve"> GK</w:t>
      </w:r>
      <w:r w:rsidR="006B6B63" w:rsidRPr="0051149C">
        <w:t>. Improving Temporal Relation Extraction with</w:t>
      </w:r>
    </w:p>
    <w:p w14:paraId="71E03EFF" w14:textId="77777777" w:rsidR="006B6B63" w:rsidRDefault="006B6B63" w:rsidP="006B6B63">
      <w:pPr>
        <w:rPr>
          <w:i/>
        </w:rPr>
      </w:pPr>
      <w:r>
        <w:t xml:space="preserve">        </w:t>
      </w:r>
      <w:r w:rsidRPr="0051149C">
        <w:t xml:space="preserve"> Training Instance Augmentation. In</w:t>
      </w:r>
      <w:r>
        <w:t>:</w:t>
      </w:r>
      <w:r w:rsidRPr="0051149C">
        <w:t xml:space="preserve"> </w:t>
      </w:r>
      <w:r w:rsidRPr="00DE72D9">
        <w:rPr>
          <w:i/>
        </w:rPr>
        <w:t>Proceedings of the 2016 Workshop on Biomedical Natural Language</w:t>
      </w:r>
    </w:p>
    <w:p w14:paraId="760BB2F3" w14:textId="4DAB4C69" w:rsidR="006B6B63" w:rsidRDefault="006B6B63" w:rsidP="006B6B63">
      <w:r>
        <w:rPr>
          <w:i/>
        </w:rPr>
        <w:t xml:space="preserve">        </w:t>
      </w:r>
      <w:r w:rsidRPr="00DE72D9">
        <w:rPr>
          <w:i/>
        </w:rPr>
        <w:t xml:space="preserve"> Processing (BioNLP 2015) held in conjunction with ACL-2016</w:t>
      </w:r>
      <w:r w:rsidRPr="0051149C">
        <w:t>. August 2016. Berlin, Germany.</w:t>
      </w:r>
    </w:p>
    <w:p w14:paraId="3F9F29D1" w14:textId="77777777" w:rsidR="006B6B63" w:rsidRDefault="006B6B63" w:rsidP="006B6B63"/>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r>
      <w:r w:rsidR="00076CFB" w:rsidRPr="005B004A">
        <w:rPr>
          <w:b/>
          <w:noProof/>
        </w:rPr>
        <w:t>Dligach D</w:t>
      </w:r>
      <w:r w:rsidR="00076CFB" w:rsidRPr="00076CFB">
        <w:rPr>
          <w:noProof/>
        </w:rPr>
        <w:t xml:space="preserve">,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t>2</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t>3</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51737979" w14:textId="0814B6EB" w:rsidR="0052770F" w:rsidRPr="0097650E" w:rsidRDefault="00076CFB" w:rsidP="0097650E">
      <w:pPr>
        <w:pStyle w:val="DataField11pt-Single"/>
      </w:pPr>
      <w:r>
        <w:fldChar w:fldCharType="end"/>
      </w:r>
    </w:p>
    <w:p w14:paraId="4DF5C4C8" w14:textId="682695FF" w:rsidR="00E67A05" w:rsidRPr="00C27CAC" w:rsidRDefault="00E67A05" w:rsidP="00C27CAC">
      <w:pPr>
        <w:rPr>
          <w:b/>
        </w:rPr>
      </w:pPr>
      <w:r w:rsidRPr="00C27CAC">
        <w:rPr>
          <w:b/>
        </w:rPr>
        <w:t>D.</w:t>
      </w:r>
      <w:r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35785541" w:rsidR="00E04BA6" w:rsidRPr="00920FDE" w:rsidRDefault="00BA0C94" w:rsidP="009E4969">
      <w:r w:rsidRPr="00920FDE">
        <w:t xml:space="preserve">97324-01 </w:t>
      </w:r>
      <w:r w:rsidR="00AC70FC" w:rsidRPr="00920FDE">
        <w:t xml:space="preserve">PI: </w:t>
      </w:r>
      <w:r w:rsidR="001D055B" w:rsidRPr="00920FDE">
        <w:t>Dligach</w:t>
      </w:r>
      <w:r w:rsidR="00471679" w:rsidRPr="00920FDE">
        <w:t>, Miller</w:t>
      </w:r>
      <w:r w:rsidR="00C30F31" w:rsidRPr="00920FDE">
        <w:t xml:space="preserve">                                      05/2015-12/2015</w:t>
      </w:r>
    </w:p>
    <w:p w14:paraId="07D9C273" w14:textId="57D460D2" w:rsidR="00BA0C94" w:rsidRPr="00920FDE" w:rsidRDefault="00A32A03" w:rsidP="009E4969">
      <w:r w:rsidRPr="00920FDE">
        <w:t>Boston Children</w:t>
      </w:r>
      <w:r w:rsidR="00D650D9" w:rsidRPr="00920FDE">
        <w:t>’s</w:t>
      </w:r>
      <w:r w:rsidRPr="00920FDE">
        <w:t xml:space="preserve"> Hospital, The Program for Patient Safety and Quality</w:t>
      </w:r>
    </w:p>
    <w:p w14:paraId="7E1A55A1" w14:textId="44D3C018" w:rsidR="00E04BA6" w:rsidRPr="00920FDE" w:rsidRDefault="001D055B" w:rsidP="009E4969">
      <w:pPr>
        <w:rPr>
          <w:b/>
        </w:rPr>
      </w:pPr>
      <w:r w:rsidRPr="00920FDE">
        <w:rPr>
          <w:b/>
        </w:rPr>
        <w:t>Natural Language Processing for Quality Metrics</w:t>
      </w:r>
    </w:p>
    <w:p w14:paraId="36A50746" w14:textId="69AA082B" w:rsidR="00B0405E" w:rsidRPr="00920FDE" w:rsidRDefault="001F7868" w:rsidP="009E4969">
      <w:r w:rsidRPr="00920FDE">
        <w:t>The quality of patient care in the United States remains substandard: according to a New England Journal of Medi</w:t>
      </w:r>
      <w:r w:rsidR="0078196C" w:rsidRPr="00920FDE">
        <w:t xml:space="preserve">cine study, </w:t>
      </w:r>
      <w:r w:rsidRPr="00920FDE">
        <w:t xml:space="preserve">patients receive proper care only in about 55% of the cases. Improving the quality of care is therefore an urgent goal of </w:t>
      </w:r>
      <w:r w:rsidR="00025CDA" w:rsidRPr="00920FDE">
        <w:t>the</w:t>
      </w:r>
      <w:r w:rsidRPr="00920FDE">
        <w:t xml:space="preserve"> health care system. Computing quality measures is however a complicated process, which in many cases involves a manual examination of a large number of electronic health records (EHRs). </w:t>
      </w:r>
      <w:r w:rsidR="004C433C" w:rsidRPr="00920FDE">
        <w:t>The goal of this project is to evaluate</w:t>
      </w:r>
      <w:r w:rsidR="005905A6" w:rsidRPr="00920FDE">
        <w:t xml:space="preserve"> the use of </w:t>
      </w:r>
      <w:r w:rsidR="00F67EB0" w:rsidRPr="00920FDE">
        <w:t xml:space="preserve">automatic </w:t>
      </w:r>
      <w:r w:rsidR="00105A0E" w:rsidRPr="00920FDE">
        <w:t>natural language processing (</w:t>
      </w:r>
      <w:r w:rsidR="005905A6" w:rsidRPr="00920FDE">
        <w:t>NLP</w:t>
      </w:r>
      <w:r w:rsidR="00105A0E" w:rsidRPr="00920FDE">
        <w:t>)</w:t>
      </w:r>
      <w:r w:rsidR="00F67EB0" w:rsidRPr="00920FDE">
        <w:t xml:space="preserve"> and machine learning</w:t>
      </w:r>
      <w:r w:rsidR="005905A6" w:rsidRPr="00920FDE">
        <w:t xml:space="preserve"> methods for computing quality measures.</w:t>
      </w:r>
    </w:p>
    <w:p w14:paraId="7414E723" w14:textId="77777777" w:rsidR="00B0405E" w:rsidRDefault="00B0405E" w:rsidP="009E4969">
      <w:pPr>
        <w:rPr>
          <w:lang w:val="pt-PT"/>
        </w:rPr>
      </w:pPr>
    </w:p>
    <w:p w14:paraId="6E9E004E" w14:textId="21ACB43A" w:rsidR="00D92B0B" w:rsidRDefault="00D92B0B" w:rsidP="00D92B0B">
      <w:pPr>
        <w:rPr>
          <w:bCs/>
        </w:rPr>
      </w:pPr>
      <w:r>
        <w:rPr>
          <w:bCs/>
        </w:rPr>
        <w:t>2R01LM010090-05</w:t>
      </w:r>
      <w:r>
        <w:rPr>
          <w:bCs/>
        </w:rPr>
        <w:tab/>
      </w:r>
      <w:r w:rsidR="00890A70">
        <w:rPr>
          <w:bCs/>
        </w:rPr>
        <w:t xml:space="preserve">PI: </w:t>
      </w:r>
      <w:r>
        <w:rPr>
          <w:bCs/>
        </w:rPr>
        <w:t>Savova</w:t>
      </w:r>
      <w:r w:rsidR="00890A70">
        <w:rPr>
          <w:bCs/>
        </w:rPr>
        <w:t xml:space="preserve">   </w:t>
      </w:r>
      <w:r>
        <w:rPr>
          <w:bCs/>
        </w:rPr>
        <w:tab/>
      </w:r>
      <w:r>
        <w:rPr>
          <w:bCs/>
        </w:rPr>
        <w:tab/>
        <w:t>09/30/15 – 09/29/18</w:t>
      </w:r>
    </w:p>
    <w:p w14:paraId="3E7EA00E" w14:textId="77777777" w:rsidR="00D92B0B" w:rsidRDefault="00D92B0B" w:rsidP="00D92B0B">
      <w:pPr>
        <w:rPr>
          <w:bCs/>
        </w:rPr>
      </w:pPr>
      <w:r>
        <w:rPr>
          <w:bCs/>
        </w:rPr>
        <w:t>NLM, NIH</w:t>
      </w:r>
    </w:p>
    <w:p w14:paraId="1ACF0C55" w14:textId="77777777" w:rsidR="00D92B0B" w:rsidRPr="000700B4" w:rsidRDefault="00D92B0B" w:rsidP="00D92B0B">
      <w:pPr>
        <w:tabs>
          <w:tab w:val="left" w:pos="3420"/>
          <w:tab w:val="left" w:pos="6750"/>
          <w:tab w:val="left" w:pos="9270"/>
        </w:tabs>
        <w:rPr>
          <w:rFonts w:cs="Arial"/>
          <w:b/>
          <w:szCs w:val="22"/>
        </w:rPr>
      </w:pPr>
      <w:r w:rsidRPr="000700B4">
        <w:rPr>
          <w:rFonts w:cs="Arial"/>
          <w:b/>
          <w:szCs w:val="22"/>
        </w:rPr>
        <w:t>Temporal Relation Discovery for Clinical Text (Renewal)</w:t>
      </w:r>
    </w:p>
    <w:p w14:paraId="1418EB27" w14:textId="77777777" w:rsidR="00D92B0B" w:rsidRDefault="00D92B0B" w:rsidP="00D92B0B">
      <w:pPr>
        <w:pStyle w:val="DataField11pt-Single"/>
        <w:rPr>
          <w:szCs w:val="22"/>
        </w:rPr>
      </w:pPr>
      <w:r>
        <w:rPr>
          <w:szCs w:val="22"/>
        </w:rPr>
        <w:lastRenderedPageBreak/>
        <w:t xml:space="preserve">Renewal: </w:t>
      </w: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0675E555" w14:textId="361D3063" w:rsidR="001430A2" w:rsidRPr="00D92B0B" w:rsidRDefault="00D92B0B" w:rsidP="00D92B0B">
      <w:pPr>
        <w:pStyle w:val="DataField11pt-Single"/>
      </w:pPr>
      <w:r>
        <w:t>Role: Co-Investigator</w:t>
      </w:r>
    </w:p>
    <w:p w14:paraId="73EBA699" w14:textId="77777777" w:rsidR="001430A2" w:rsidRDefault="001430A2" w:rsidP="009E4969">
      <w:pPr>
        <w:rPr>
          <w:lang w:val="pt-PT"/>
        </w:rPr>
      </w:pPr>
    </w:p>
    <w:p w14:paraId="71B97C14" w14:textId="77777777" w:rsidR="008E5AF7" w:rsidRDefault="008E5AF7" w:rsidP="008E5AF7">
      <w:pPr>
        <w:spacing w:line="216" w:lineRule="auto"/>
        <w:rPr>
          <w:rFonts w:cs="Arial"/>
          <w:color w:val="000000"/>
          <w:szCs w:val="22"/>
        </w:rPr>
      </w:pPr>
      <w:r>
        <w:rPr>
          <w:szCs w:val="22"/>
          <w:lang w:val="pt-PT"/>
        </w:rPr>
        <w:t>5U24CA184407-02</w:t>
      </w:r>
      <w:r>
        <w:tab/>
      </w:r>
      <w:r>
        <w:tab/>
      </w:r>
      <w:r>
        <w:tab/>
      </w:r>
      <w:r>
        <w:tab/>
        <w:t>Crowley, Savova (MPI)</w:t>
      </w:r>
      <w:r>
        <w:tab/>
      </w:r>
      <w:r>
        <w:tab/>
      </w:r>
      <w:r w:rsidRPr="00BC0F3F">
        <w:rPr>
          <w:szCs w:val="22"/>
          <w:lang w:val="pt-PT"/>
        </w:rPr>
        <w:t>0</w:t>
      </w:r>
      <w:r>
        <w:rPr>
          <w:szCs w:val="22"/>
          <w:lang w:val="pt-PT"/>
        </w:rPr>
        <w:t>5/01/2014 – 04/30</w:t>
      </w:r>
      <w:r w:rsidRPr="00BC0F3F">
        <w:rPr>
          <w:szCs w:val="22"/>
          <w:lang w:val="pt-PT"/>
        </w:rPr>
        <w:t>/2019</w:t>
      </w:r>
    </w:p>
    <w:p w14:paraId="73D9F536" w14:textId="77777777" w:rsidR="008E5AF7" w:rsidRPr="00FF3DA0" w:rsidRDefault="008E5AF7" w:rsidP="008E5AF7">
      <w:pPr>
        <w:pStyle w:val="DataField11pt-Single"/>
      </w:pPr>
      <w:r w:rsidRPr="00FF3DA0">
        <w:t>NCI, NIH</w:t>
      </w:r>
      <w:r w:rsidRPr="00FF3DA0">
        <w:tab/>
      </w:r>
      <w:r w:rsidRPr="00FF3DA0">
        <w:tab/>
      </w:r>
      <w:r w:rsidRPr="00FF3DA0">
        <w:tab/>
      </w:r>
      <w:r w:rsidRPr="00FF3DA0">
        <w:tab/>
      </w:r>
    </w:p>
    <w:p w14:paraId="0BA112D4" w14:textId="77777777" w:rsidR="008E5AF7" w:rsidRPr="00FF3DA0" w:rsidRDefault="008E5AF7" w:rsidP="008E5AF7">
      <w:pPr>
        <w:pStyle w:val="DataField11pt-Single"/>
        <w:rPr>
          <w:b/>
        </w:rPr>
      </w:pPr>
      <w:r w:rsidRPr="00FF3DA0">
        <w:rPr>
          <w:b/>
        </w:rPr>
        <w:t>Cancer Deep Phenotype Extraction from Electronic Medical Records (DeepPhe)</w:t>
      </w:r>
    </w:p>
    <w:p w14:paraId="3D5C0C62" w14:textId="77777777" w:rsidR="008E5AF7" w:rsidRPr="0064162D" w:rsidRDefault="008E5AF7" w:rsidP="008E5AF7">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w:t>
      </w:r>
      <w:r>
        <w:rPr>
          <w:rFonts w:ascii="Arial" w:hAnsi="Arial"/>
          <w:sz w:val="22"/>
          <w:szCs w:val="22"/>
        </w:rPr>
        <w:t xml:space="preserve"> </w:t>
      </w:r>
      <w:r w:rsidRPr="00BC0F3F">
        <w:rPr>
          <w:rFonts w:ascii="Arial" w:hAnsi="Arial"/>
          <w:sz w:val="22"/>
          <w:szCs w:val="22"/>
        </w:rPr>
        <w:t>Current models for correlating EMR data with –omics data la</w:t>
      </w:r>
      <w:r>
        <w:rPr>
          <w:rFonts w:ascii="Arial" w:hAnsi="Arial"/>
          <w:sz w:val="22"/>
          <w:szCs w:val="22"/>
        </w:rPr>
        <w:t xml:space="preserve">rgely ignore the clinical text. </w:t>
      </w:r>
      <w:r w:rsidRPr="00BC0F3F">
        <w:rPr>
          <w:rFonts w:ascii="Arial" w:hAnsi="Arial"/>
          <w:sz w:val="22"/>
          <w:szCs w:val="22"/>
        </w:rPr>
        <w:t>Unlocking the value of clinical text has the potential to enable new insights about cancer initiation, progression, metastasis, and response to treatment. We propose to extend existing software with new methods for cancer deep phenotyping.</w:t>
      </w:r>
    </w:p>
    <w:p w14:paraId="5B161136" w14:textId="0F53DC61" w:rsidR="00E72CC9" w:rsidRDefault="008E5AF7" w:rsidP="008E5AF7">
      <w:r w:rsidRPr="00FF3DA0">
        <w:t>Role: Co-Investigator</w:t>
      </w:r>
    </w:p>
    <w:p w14:paraId="0C819394" w14:textId="77777777" w:rsidR="008640B4" w:rsidRDefault="008640B4" w:rsidP="008E5AF7">
      <w:pPr>
        <w:rPr>
          <w:lang w:val="pt-PT"/>
        </w:rPr>
      </w:pPr>
    </w:p>
    <w:p w14:paraId="06DDEB69" w14:textId="0376C524" w:rsidR="001B3825" w:rsidRPr="007D5499" w:rsidRDefault="001B3825" w:rsidP="001B3825">
      <w:pPr>
        <w:tabs>
          <w:tab w:val="left" w:pos="3420"/>
          <w:tab w:val="left" w:pos="6750"/>
          <w:tab w:val="left" w:pos="9270"/>
        </w:tabs>
        <w:rPr>
          <w:rFonts w:cs="Arial"/>
          <w:szCs w:val="22"/>
          <w:lang w:val="pt-PT"/>
        </w:rPr>
      </w:pPr>
      <w:r w:rsidRPr="007D5499">
        <w:rPr>
          <w:rFonts w:cs="Arial"/>
          <w:szCs w:val="22"/>
          <w:lang w:val="pt-PT"/>
        </w:rPr>
        <w:t>1</w:t>
      </w:r>
      <w:r>
        <w:rPr>
          <w:rFonts w:cs="Arial"/>
          <w:szCs w:val="22"/>
          <w:lang w:val="pt-PT"/>
        </w:rPr>
        <w:t xml:space="preserve"> </w:t>
      </w:r>
      <w:r w:rsidRPr="007D5499">
        <w:rPr>
          <w:rFonts w:cs="Arial"/>
          <w:szCs w:val="22"/>
          <w:lang w:val="pt-PT"/>
        </w:rPr>
        <w:t>R01</w:t>
      </w:r>
      <w:r>
        <w:rPr>
          <w:rFonts w:cs="Arial"/>
          <w:szCs w:val="22"/>
          <w:lang w:val="pt-PT"/>
        </w:rPr>
        <w:t xml:space="preserve"> </w:t>
      </w:r>
      <w:r w:rsidRPr="007D5499">
        <w:rPr>
          <w:rFonts w:cs="Arial"/>
          <w:szCs w:val="22"/>
          <w:lang w:val="pt-PT"/>
        </w:rPr>
        <w:t>LM010090</w:t>
      </w:r>
      <w:r w:rsidR="00D86F3C">
        <w:rPr>
          <w:rFonts w:cs="Arial"/>
          <w:szCs w:val="22"/>
          <w:lang w:val="pt-PT"/>
        </w:rPr>
        <w:t xml:space="preserve">     </w:t>
      </w:r>
      <w:r>
        <w:rPr>
          <w:rFonts w:cs="Arial"/>
          <w:szCs w:val="22"/>
          <w:lang w:val="pt-PT"/>
        </w:rPr>
        <w:t>PI: Savova, Palmer</w:t>
      </w:r>
      <w:r w:rsidRPr="007D5499">
        <w:rPr>
          <w:rFonts w:cs="Arial"/>
          <w:szCs w:val="22"/>
          <w:lang w:val="pt-PT"/>
        </w:rPr>
        <w:t xml:space="preserve">          </w:t>
      </w:r>
      <w:r>
        <w:rPr>
          <w:rFonts w:cs="Arial"/>
          <w:szCs w:val="22"/>
          <w:lang w:val="pt-PT"/>
        </w:rPr>
        <w:t xml:space="preserve">                7/01/2010</w:t>
      </w:r>
      <w:r>
        <w:rPr>
          <w:rFonts w:cs="Arial"/>
          <w:szCs w:val="22"/>
        </w:rPr>
        <w:t xml:space="preserve"> – </w:t>
      </w:r>
      <w:r>
        <w:rPr>
          <w:rFonts w:cs="Arial"/>
          <w:szCs w:val="22"/>
          <w:lang w:val="pt-PT"/>
        </w:rPr>
        <w:t>9/29/2014</w:t>
      </w:r>
    </w:p>
    <w:p w14:paraId="0A9CDA9D" w14:textId="77777777" w:rsidR="001B3825" w:rsidRDefault="001B3825" w:rsidP="001B3825">
      <w:pPr>
        <w:tabs>
          <w:tab w:val="left" w:pos="3420"/>
          <w:tab w:val="left" w:pos="6750"/>
          <w:tab w:val="left" w:pos="9270"/>
        </w:tabs>
        <w:rPr>
          <w:rFonts w:cs="Arial"/>
          <w:szCs w:val="22"/>
        </w:rPr>
      </w:pPr>
      <w:r>
        <w:rPr>
          <w:rFonts w:cs="Arial"/>
          <w:szCs w:val="22"/>
        </w:rPr>
        <w:t>HHS</w:t>
      </w:r>
      <w:r>
        <w:rPr>
          <w:rFonts w:cs="Arial"/>
          <w:szCs w:val="22"/>
        </w:rPr>
        <w:tab/>
      </w:r>
    </w:p>
    <w:p w14:paraId="3E7B66BE" w14:textId="77777777" w:rsidR="001B3825" w:rsidRPr="008B650E" w:rsidRDefault="001B3825" w:rsidP="001B3825">
      <w:pPr>
        <w:tabs>
          <w:tab w:val="left" w:pos="3420"/>
          <w:tab w:val="left" w:pos="6750"/>
          <w:tab w:val="left" w:pos="9270"/>
        </w:tabs>
        <w:rPr>
          <w:rFonts w:cs="Arial"/>
          <w:b/>
          <w:szCs w:val="22"/>
        </w:rPr>
      </w:pPr>
      <w:r w:rsidRPr="008B650E">
        <w:rPr>
          <w:rFonts w:cs="Arial"/>
          <w:b/>
          <w:szCs w:val="22"/>
        </w:rPr>
        <w:t>Temporal Relation Discovery for Clinical Text</w:t>
      </w:r>
    </w:p>
    <w:p w14:paraId="1F215939" w14:textId="77777777" w:rsidR="001B3825" w:rsidRDefault="001B3825" w:rsidP="001B3825">
      <w:pPr>
        <w:tabs>
          <w:tab w:val="left" w:pos="3420"/>
          <w:tab w:val="left" w:pos="6750"/>
          <w:tab w:val="left" w:pos="9270"/>
        </w:tabs>
        <w:rPr>
          <w:szCs w:val="22"/>
        </w:rPr>
      </w:pP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5D689D26" w14:textId="77777777" w:rsidR="001B3825" w:rsidRDefault="001B3825" w:rsidP="001B3825">
      <w:pPr>
        <w:tabs>
          <w:tab w:val="left" w:pos="3420"/>
          <w:tab w:val="left" w:pos="6750"/>
          <w:tab w:val="left" w:pos="9270"/>
        </w:tabs>
        <w:rPr>
          <w:rFonts w:cs="Arial"/>
          <w:szCs w:val="22"/>
        </w:rPr>
      </w:pPr>
      <w:r>
        <w:rPr>
          <w:rFonts w:cs="Arial"/>
          <w:szCs w:val="22"/>
        </w:rPr>
        <w:t>Role:  Postdoctoral Research Fellow</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CBCD5AB" w14:textId="381CABFF" w:rsidR="009E4969" w:rsidRDefault="00A87D41" w:rsidP="009E4969">
      <w:pPr>
        <w:rPr>
          <w:rFonts w:cs="Arial"/>
          <w:szCs w:val="22"/>
        </w:rPr>
      </w:pPr>
      <w:r>
        <w:rPr>
          <w:rFonts w:cs="Arial"/>
          <w:szCs w:val="22"/>
        </w:rPr>
        <w:t>Role:  Postdoctoral Research Fellow</w:t>
      </w:r>
    </w:p>
    <w:p w14:paraId="3EFF2F2D" w14:textId="77777777" w:rsidR="00A87D41" w:rsidRPr="00580F59" w:rsidRDefault="00A87D41" w:rsidP="009E4969"/>
    <w:p w14:paraId="435DC502" w14:textId="77777777" w:rsidR="009E4969" w:rsidRPr="00580F59" w:rsidRDefault="009E4969" w:rsidP="009E4969">
      <w:r w:rsidRPr="00272E65">
        <w:rPr>
          <w:rStyle w:val="clsstaticdata1"/>
          <w:sz w:val="22"/>
          <w:szCs w:val="22"/>
        </w:rPr>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03AEE812" w:rsidR="009E4969" w:rsidRPr="0062016A" w:rsidRDefault="009E4969" w:rsidP="009E4969">
      <w:pPr>
        <w:rPr>
          <w:rStyle w:val="printanswer2"/>
        </w:rPr>
      </w:pPr>
      <w:r w:rsidRPr="00580F59">
        <w:t>Role: Co</w:t>
      </w:r>
      <w:r w:rsidR="008F5EB1">
        <w:t>-</w:t>
      </w:r>
      <w:r w:rsidRPr="00580F59">
        <w:t>Investigator</w:t>
      </w:r>
    </w:p>
    <w:p w14:paraId="347CE6FF" w14:textId="77777777" w:rsidR="009E4969" w:rsidRDefault="009E4969" w:rsidP="009E4969">
      <w:pPr>
        <w:tabs>
          <w:tab w:val="left" w:pos="3420"/>
          <w:tab w:val="left" w:pos="6750"/>
          <w:tab w:val="left" w:pos="9270"/>
        </w:tabs>
        <w:rPr>
          <w:rStyle w:val="printanswer2"/>
        </w:rPr>
      </w:pPr>
    </w:p>
    <w:p w14:paraId="36B68C7E" w14:textId="77777777" w:rsidR="009E4969" w:rsidRDefault="009E4969" w:rsidP="009E4969">
      <w:pPr>
        <w:tabs>
          <w:tab w:val="left" w:pos="3420"/>
          <w:tab w:val="left" w:pos="6750"/>
          <w:tab w:val="left" w:pos="9270"/>
        </w:tabs>
        <w:rPr>
          <w:rFonts w:cs="Arial"/>
          <w:szCs w:val="22"/>
        </w:rPr>
      </w:pPr>
      <w:r w:rsidRPr="00C849A0">
        <w:rPr>
          <w:rStyle w:val="printanswer2"/>
        </w:rPr>
        <w:t>90TR0002</w:t>
      </w:r>
      <w:r>
        <w:rPr>
          <w:rStyle w:val="printanswer2"/>
        </w:rPr>
        <w:t xml:space="preserve"> </w:t>
      </w:r>
      <w:r>
        <w:rPr>
          <w:rFonts w:cs="Arial"/>
          <w:szCs w:val="22"/>
        </w:rPr>
        <w:t>(PI: Chute)</w:t>
      </w:r>
      <w:r>
        <w:rPr>
          <w:rFonts w:cs="Arial"/>
          <w:szCs w:val="22"/>
        </w:rPr>
        <w:tab/>
        <w:t xml:space="preserve">            </w:t>
      </w:r>
      <w:r>
        <w:rPr>
          <w:rFonts w:cs="Arial"/>
          <w:szCs w:val="22"/>
        </w:rPr>
        <w:tab/>
        <w:t xml:space="preserve"> 4/01/2010 – 9/30/2013</w:t>
      </w:r>
    </w:p>
    <w:p w14:paraId="14389F09" w14:textId="77777777" w:rsidR="009E4969" w:rsidRDefault="009E4969" w:rsidP="009E4969">
      <w:pPr>
        <w:tabs>
          <w:tab w:val="left" w:pos="3420"/>
          <w:tab w:val="left" w:pos="6750"/>
          <w:tab w:val="left" w:pos="9270"/>
        </w:tabs>
        <w:rPr>
          <w:rFonts w:cs="Arial"/>
          <w:szCs w:val="22"/>
        </w:rPr>
      </w:pPr>
      <w:r>
        <w:rPr>
          <w:rFonts w:cs="Arial"/>
          <w:szCs w:val="22"/>
        </w:rPr>
        <w:t>ONC</w:t>
      </w:r>
      <w:r>
        <w:rPr>
          <w:rFonts w:cs="Arial"/>
          <w:szCs w:val="22"/>
        </w:rPr>
        <w:tab/>
      </w:r>
    </w:p>
    <w:p w14:paraId="5B39C6E7" w14:textId="77777777" w:rsidR="009E4969" w:rsidRPr="005B4C90" w:rsidRDefault="009E4969" w:rsidP="009E4969">
      <w:pPr>
        <w:tabs>
          <w:tab w:val="left" w:pos="3420"/>
          <w:tab w:val="left" w:pos="6750"/>
          <w:tab w:val="left" w:pos="9270"/>
        </w:tabs>
        <w:rPr>
          <w:rFonts w:cs="Arial"/>
          <w:b/>
          <w:szCs w:val="22"/>
        </w:rPr>
      </w:pPr>
      <w:r w:rsidRPr="005B4C90">
        <w:rPr>
          <w:rFonts w:cs="Arial"/>
          <w:b/>
          <w:szCs w:val="22"/>
        </w:rPr>
        <w:t>SHARP Area 4: Secondary Use of EHR Data</w:t>
      </w:r>
    </w:p>
    <w:p w14:paraId="52907351" w14:textId="5DFA9AB6" w:rsidR="009E4969" w:rsidRDefault="009E4969" w:rsidP="009E4969">
      <w:pPr>
        <w:tabs>
          <w:tab w:val="left" w:pos="3420"/>
          <w:tab w:val="left" w:pos="6750"/>
          <w:tab w:val="left" w:pos="9270"/>
        </w:tabs>
        <w:rPr>
          <w:rFonts w:cs="Arial"/>
          <w:szCs w:val="22"/>
        </w:rPr>
      </w:pPr>
      <w:r>
        <w:rPr>
          <w:rFonts w:cs="Arial"/>
          <w:szCs w:val="22"/>
        </w:rPr>
        <w:t>This project focuses on building a framework of open-source services that can be dynamically configured to transform EHR data into standards-conforming information suitable for large-scale analyses</w:t>
      </w:r>
      <w:r w:rsidR="00627BD9">
        <w:rPr>
          <w:rFonts w:cs="Arial"/>
          <w:szCs w:val="22"/>
        </w:rPr>
        <w:t>.</w:t>
      </w:r>
    </w:p>
    <w:p w14:paraId="71DB8A67" w14:textId="686871E1" w:rsidR="009E4969" w:rsidRPr="00E3138C" w:rsidRDefault="009E4969" w:rsidP="009E4969">
      <w:pPr>
        <w:tabs>
          <w:tab w:val="left" w:pos="3420"/>
          <w:tab w:val="left" w:pos="6750"/>
          <w:tab w:val="left" w:pos="9270"/>
        </w:tabs>
        <w:rPr>
          <w:rStyle w:val="clsstaticdata1"/>
          <w:color w:val="auto"/>
          <w:sz w:val="22"/>
          <w:szCs w:val="22"/>
        </w:rPr>
      </w:pPr>
      <w:r>
        <w:rPr>
          <w:rFonts w:cs="Arial"/>
          <w:szCs w:val="22"/>
        </w:rPr>
        <w:t>Role:  Postdoctoral Research Fellow</w:t>
      </w:r>
    </w:p>
    <w:sectPr w:rsidR="009E4969" w:rsidRPr="00E3138C" w:rsidSect="00DF764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4805FA" w14:textId="77777777" w:rsidR="00751ABD" w:rsidRDefault="00751ABD">
      <w:r>
        <w:separator/>
      </w:r>
    </w:p>
  </w:endnote>
  <w:endnote w:type="continuationSeparator" w:id="0">
    <w:p w14:paraId="663337E7" w14:textId="77777777" w:rsidR="00751ABD" w:rsidRDefault="00751A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7" w:csb1="00000000"/>
  </w:font>
  <w:font w:name="Arial Unicode MS">
    <w:panose1 w:val="020B0604020202020204"/>
    <w:charset w:val="80"/>
    <w:family w:val="swiss"/>
    <w:pitch w:val="variable"/>
    <w:sig w:usb0="F7FFAFFF" w:usb1="E9DFFFFF" w:usb2="0000003F" w:usb3="00000000" w:csb0="003F01FF" w:csb1="00000000"/>
  </w:font>
  <w:font w:name="Segoe UI">
    <w:panose1 w:val="020B0604020202020204"/>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26F798" w14:textId="77777777" w:rsidR="00751ABD" w:rsidRDefault="00751ABD">
      <w:r>
        <w:separator/>
      </w:r>
    </w:p>
  </w:footnote>
  <w:footnote w:type="continuationSeparator" w:id="0">
    <w:p w14:paraId="608572FB" w14:textId="77777777" w:rsidR="00751ABD" w:rsidRDefault="00751A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15:restartNumberingAfterBreak="0">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activeWritingStyle w:appName="MSWord" w:lang="pt-PT" w:vendorID="64" w:dllVersion="6" w:nlCheck="1" w:checkStyle="0"/>
  <w:activeWritingStyle w:appName="MSWord" w:lang="en-US" w:vendorID="64" w:dllVersion="6"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F6A45"/>
    <w:rsid w:val="00001975"/>
    <w:rsid w:val="000064D3"/>
    <w:rsid w:val="00007231"/>
    <w:rsid w:val="00007FB0"/>
    <w:rsid w:val="00010676"/>
    <w:rsid w:val="0001085C"/>
    <w:rsid w:val="00011A4C"/>
    <w:rsid w:val="00023A7A"/>
    <w:rsid w:val="00025CDA"/>
    <w:rsid w:val="00043409"/>
    <w:rsid w:val="000464BA"/>
    <w:rsid w:val="000566DB"/>
    <w:rsid w:val="00056881"/>
    <w:rsid w:val="00067377"/>
    <w:rsid w:val="00067621"/>
    <w:rsid w:val="000738C5"/>
    <w:rsid w:val="000756FC"/>
    <w:rsid w:val="00075DD2"/>
    <w:rsid w:val="00076CFB"/>
    <w:rsid w:val="0007753B"/>
    <w:rsid w:val="00084B10"/>
    <w:rsid w:val="00087EA7"/>
    <w:rsid w:val="000A3D38"/>
    <w:rsid w:val="000A5384"/>
    <w:rsid w:val="000A76FD"/>
    <w:rsid w:val="000B28FA"/>
    <w:rsid w:val="000B2FEC"/>
    <w:rsid w:val="000B34C5"/>
    <w:rsid w:val="000C5376"/>
    <w:rsid w:val="000C555C"/>
    <w:rsid w:val="000D01E6"/>
    <w:rsid w:val="000D07AB"/>
    <w:rsid w:val="000D106B"/>
    <w:rsid w:val="000D45C8"/>
    <w:rsid w:val="000E7B87"/>
    <w:rsid w:val="000E7E94"/>
    <w:rsid w:val="000F06D0"/>
    <w:rsid w:val="000F4412"/>
    <w:rsid w:val="000F5F87"/>
    <w:rsid w:val="00100E52"/>
    <w:rsid w:val="0010230A"/>
    <w:rsid w:val="00104836"/>
    <w:rsid w:val="00105518"/>
    <w:rsid w:val="00105A0E"/>
    <w:rsid w:val="001069D2"/>
    <w:rsid w:val="00117E2F"/>
    <w:rsid w:val="00121506"/>
    <w:rsid w:val="00122EB3"/>
    <w:rsid w:val="001233DC"/>
    <w:rsid w:val="00130F3F"/>
    <w:rsid w:val="00132CA6"/>
    <w:rsid w:val="0013498E"/>
    <w:rsid w:val="001430A2"/>
    <w:rsid w:val="00143B61"/>
    <w:rsid w:val="00143DE8"/>
    <w:rsid w:val="0014571A"/>
    <w:rsid w:val="00146AF0"/>
    <w:rsid w:val="001476C9"/>
    <w:rsid w:val="00153999"/>
    <w:rsid w:val="001539AA"/>
    <w:rsid w:val="00156864"/>
    <w:rsid w:val="00162C81"/>
    <w:rsid w:val="00163A04"/>
    <w:rsid w:val="00170D87"/>
    <w:rsid w:val="001748BF"/>
    <w:rsid w:val="00177A92"/>
    <w:rsid w:val="00177D49"/>
    <w:rsid w:val="00182FA9"/>
    <w:rsid w:val="00184526"/>
    <w:rsid w:val="001A3389"/>
    <w:rsid w:val="001A60A6"/>
    <w:rsid w:val="001A7015"/>
    <w:rsid w:val="001A799E"/>
    <w:rsid w:val="001B00A1"/>
    <w:rsid w:val="001B1595"/>
    <w:rsid w:val="001B3825"/>
    <w:rsid w:val="001C2140"/>
    <w:rsid w:val="001C4F95"/>
    <w:rsid w:val="001C61C9"/>
    <w:rsid w:val="001C79AA"/>
    <w:rsid w:val="001C7EAD"/>
    <w:rsid w:val="001D055B"/>
    <w:rsid w:val="001D3C30"/>
    <w:rsid w:val="001D4064"/>
    <w:rsid w:val="001D4814"/>
    <w:rsid w:val="001E12A8"/>
    <w:rsid w:val="001E240D"/>
    <w:rsid w:val="001E3952"/>
    <w:rsid w:val="001E571B"/>
    <w:rsid w:val="001E7E9F"/>
    <w:rsid w:val="001F2737"/>
    <w:rsid w:val="001F7868"/>
    <w:rsid w:val="00210B4F"/>
    <w:rsid w:val="00213C96"/>
    <w:rsid w:val="00215A8B"/>
    <w:rsid w:val="00216699"/>
    <w:rsid w:val="002179D0"/>
    <w:rsid w:val="00220AD0"/>
    <w:rsid w:val="00221E03"/>
    <w:rsid w:val="00226727"/>
    <w:rsid w:val="00227D4F"/>
    <w:rsid w:val="00233D33"/>
    <w:rsid w:val="002356E6"/>
    <w:rsid w:val="002401D4"/>
    <w:rsid w:val="00240E97"/>
    <w:rsid w:val="00241711"/>
    <w:rsid w:val="002423FD"/>
    <w:rsid w:val="0024475A"/>
    <w:rsid w:val="00256561"/>
    <w:rsid w:val="00260244"/>
    <w:rsid w:val="0026054E"/>
    <w:rsid w:val="00270FFD"/>
    <w:rsid w:val="0027264D"/>
    <w:rsid w:val="00272E65"/>
    <w:rsid w:val="0028051C"/>
    <w:rsid w:val="00285FB0"/>
    <w:rsid w:val="002923FE"/>
    <w:rsid w:val="0029517C"/>
    <w:rsid w:val="002A0B77"/>
    <w:rsid w:val="002B4EF7"/>
    <w:rsid w:val="002B6FBD"/>
    <w:rsid w:val="002D4EB9"/>
    <w:rsid w:val="002D7520"/>
    <w:rsid w:val="002E02D8"/>
    <w:rsid w:val="002E3DDE"/>
    <w:rsid w:val="002E5125"/>
    <w:rsid w:val="002E77D2"/>
    <w:rsid w:val="002F077E"/>
    <w:rsid w:val="002F3376"/>
    <w:rsid w:val="002F4D72"/>
    <w:rsid w:val="002F5514"/>
    <w:rsid w:val="002F693A"/>
    <w:rsid w:val="00301E94"/>
    <w:rsid w:val="003052BB"/>
    <w:rsid w:val="003071D6"/>
    <w:rsid w:val="0031318D"/>
    <w:rsid w:val="00321A19"/>
    <w:rsid w:val="00327C14"/>
    <w:rsid w:val="00330B78"/>
    <w:rsid w:val="003358E6"/>
    <w:rsid w:val="0034251D"/>
    <w:rsid w:val="0034452F"/>
    <w:rsid w:val="0035045F"/>
    <w:rsid w:val="00350F1F"/>
    <w:rsid w:val="00360C84"/>
    <w:rsid w:val="0036793C"/>
    <w:rsid w:val="00376325"/>
    <w:rsid w:val="00376586"/>
    <w:rsid w:val="0037667F"/>
    <w:rsid w:val="0038014B"/>
    <w:rsid w:val="00382AB6"/>
    <w:rsid w:val="00383712"/>
    <w:rsid w:val="00386DB9"/>
    <w:rsid w:val="0039059F"/>
    <w:rsid w:val="003A6268"/>
    <w:rsid w:val="003A7262"/>
    <w:rsid w:val="003A769E"/>
    <w:rsid w:val="003B425B"/>
    <w:rsid w:val="003B66C3"/>
    <w:rsid w:val="003C1215"/>
    <w:rsid w:val="003C2647"/>
    <w:rsid w:val="003C62D6"/>
    <w:rsid w:val="003D2399"/>
    <w:rsid w:val="003D61EE"/>
    <w:rsid w:val="003D7D31"/>
    <w:rsid w:val="003D7D4F"/>
    <w:rsid w:val="003E0CB3"/>
    <w:rsid w:val="003E1568"/>
    <w:rsid w:val="003E1850"/>
    <w:rsid w:val="003E2CB7"/>
    <w:rsid w:val="003F6A45"/>
    <w:rsid w:val="0041221D"/>
    <w:rsid w:val="00412CCF"/>
    <w:rsid w:val="00417942"/>
    <w:rsid w:val="00417AEB"/>
    <w:rsid w:val="004205A7"/>
    <w:rsid w:val="00420CD6"/>
    <w:rsid w:val="004224D0"/>
    <w:rsid w:val="00423FFE"/>
    <w:rsid w:val="004268F6"/>
    <w:rsid w:val="00430725"/>
    <w:rsid w:val="00432346"/>
    <w:rsid w:val="004324AE"/>
    <w:rsid w:val="00432E30"/>
    <w:rsid w:val="00433B2F"/>
    <w:rsid w:val="00443B23"/>
    <w:rsid w:val="00444108"/>
    <w:rsid w:val="0044711A"/>
    <w:rsid w:val="00447F3A"/>
    <w:rsid w:val="00453871"/>
    <w:rsid w:val="00455DDF"/>
    <w:rsid w:val="004617C2"/>
    <w:rsid w:val="0046591D"/>
    <w:rsid w:val="00471679"/>
    <w:rsid w:val="004716C0"/>
    <w:rsid w:val="004759D9"/>
    <w:rsid w:val="00475BFE"/>
    <w:rsid w:val="004867FA"/>
    <w:rsid w:val="00487A34"/>
    <w:rsid w:val="0049068A"/>
    <w:rsid w:val="004917C4"/>
    <w:rsid w:val="004A3FC8"/>
    <w:rsid w:val="004A5FC1"/>
    <w:rsid w:val="004A6FEC"/>
    <w:rsid w:val="004B10D2"/>
    <w:rsid w:val="004B305D"/>
    <w:rsid w:val="004C2A7F"/>
    <w:rsid w:val="004C433C"/>
    <w:rsid w:val="004D315F"/>
    <w:rsid w:val="004E43E7"/>
    <w:rsid w:val="004E5151"/>
    <w:rsid w:val="004F711B"/>
    <w:rsid w:val="00501627"/>
    <w:rsid w:val="00503A1D"/>
    <w:rsid w:val="00503B57"/>
    <w:rsid w:val="00505D61"/>
    <w:rsid w:val="005106F9"/>
    <w:rsid w:val="0051149C"/>
    <w:rsid w:val="0051272B"/>
    <w:rsid w:val="005139D8"/>
    <w:rsid w:val="005145BB"/>
    <w:rsid w:val="00514D1A"/>
    <w:rsid w:val="005154B3"/>
    <w:rsid w:val="00517BFD"/>
    <w:rsid w:val="00521FA7"/>
    <w:rsid w:val="00524BEF"/>
    <w:rsid w:val="0052770F"/>
    <w:rsid w:val="0054471F"/>
    <w:rsid w:val="00547AC9"/>
    <w:rsid w:val="0055112B"/>
    <w:rsid w:val="00555CEF"/>
    <w:rsid w:val="00564E84"/>
    <w:rsid w:val="00574611"/>
    <w:rsid w:val="0057632C"/>
    <w:rsid w:val="00580DD3"/>
    <w:rsid w:val="0058142E"/>
    <w:rsid w:val="005905A6"/>
    <w:rsid w:val="00592740"/>
    <w:rsid w:val="0059346D"/>
    <w:rsid w:val="00593EE7"/>
    <w:rsid w:val="00596C7C"/>
    <w:rsid w:val="005A1C65"/>
    <w:rsid w:val="005A1FBA"/>
    <w:rsid w:val="005A6EE6"/>
    <w:rsid w:val="005A71A9"/>
    <w:rsid w:val="005B004A"/>
    <w:rsid w:val="005B4C90"/>
    <w:rsid w:val="005C1DE7"/>
    <w:rsid w:val="005C2BDD"/>
    <w:rsid w:val="005C3DE2"/>
    <w:rsid w:val="005C47A8"/>
    <w:rsid w:val="005D2B43"/>
    <w:rsid w:val="005D4A0F"/>
    <w:rsid w:val="005D52CE"/>
    <w:rsid w:val="005E0184"/>
    <w:rsid w:val="005E3E26"/>
    <w:rsid w:val="005E406E"/>
    <w:rsid w:val="005F22A4"/>
    <w:rsid w:val="005F3AF2"/>
    <w:rsid w:val="005F5F51"/>
    <w:rsid w:val="00601459"/>
    <w:rsid w:val="00601C69"/>
    <w:rsid w:val="00606913"/>
    <w:rsid w:val="00611A04"/>
    <w:rsid w:val="006125BB"/>
    <w:rsid w:val="0061472A"/>
    <w:rsid w:val="00615A37"/>
    <w:rsid w:val="00616BCC"/>
    <w:rsid w:val="006212D8"/>
    <w:rsid w:val="00624261"/>
    <w:rsid w:val="00627BD9"/>
    <w:rsid w:val="00631360"/>
    <w:rsid w:val="00632696"/>
    <w:rsid w:val="00636442"/>
    <w:rsid w:val="00637AA1"/>
    <w:rsid w:val="00640E3E"/>
    <w:rsid w:val="0064129C"/>
    <w:rsid w:val="00642F11"/>
    <w:rsid w:val="0064350A"/>
    <w:rsid w:val="00643F30"/>
    <w:rsid w:val="00646AF9"/>
    <w:rsid w:val="00650611"/>
    <w:rsid w:val="006518C4"/>
    <w:rsid w:val="006578D2"/>
    <w:rsid w:val="006609B6"/>
    <w:rsid w:val="00664704"/>
    <w:rsid w:val="006773EA"/>
    <w:rsid w:val="0068686E"/>
    <w:rsid w:val="0068699D"/>
    <w:rsid w:val="00687E24"/>
    <w:rsid w:val="00690925"/>
    <w:rsid w:val="006A353C"/>
    <w:rsid w:val="006A56FC"/>
    <w:rsid w:val="006A5A7A"/>
    <w:rsid w:val="006A741C"/>
    <w:rsid w:val="006B2D1C"/>
    <w:rsid w:val="006B3012"/>
    <w:rsid w:val="006B4517"/>
    <w:rsid w:val="006B6B63"/>
    <w:rsid w:val="006C1E1F"/>
    <w:rsid w:val="006C73E1"/>
    <w:rsid w:val="006C7EFF"/>
    <w:rsid w:val="006D0F6F"/>
    <w:rsid w:val="006D7500"/>
    <w:rsid w:val="006E2C8C"/>
    <w:rsid w:val="006E2D1D"/>
    <w:rsid w:val="006F21FE"/>
    <w:rsid w:val="006F24B3"/>
    <w:rsid w:val="006F2DB3"/>
    <w:rsid w:val="006F3FB5"/>
    <w:rsid w:val="006F7EC6"/>
    <w:rsid w:val="00702FA8"/>
    <w:rsid w:val="007050F5"/>
    <w:rsid w:val="007063FB"/>
    <w:rsid w:val="00710DEC"/>
    <w:rsid w:val="0071140F"/>
    <w:rsid w:val="007139B5"/>
    <w:rsid w:val="007171B3"/>
    <w:rsid w:val="00722C8F"/>
    <w:rsid w:val="00725597"/>
    <w:rsid w:val="007302D2"/>
    <w:rsid w:val="0073586B"/>
    <w:rsid w:val="00736A7B"/>
    <w:rsid w:val="007423DE"/>
    <w:rsid w:val="00744943"/>
    <w:rsid w:val="00751ABD"/>
    <w:rsid w:val="00754CB1"/>
    <w:rsid w:val="007554DD"/>
    <w:rsid w:val="007555C2"/>
    <w:rsid w:val="0076001F"/>
    <w:rsid w:val="0076432E"/>
    <w:rsid w:val="00764C68"/>
    <w:rsid w:val="00766171"/>
    <w:rsid w:val="00766F91"/>
    <w:rsid w:val="00770E58"/>
    <w:rsid w:val="00771B37"/>
    <w:rsid w:val="00772DE7"/>
    <w:rsid w:val="007738F5"/>
    <w:rsid w:val="007801C4"/>
    <w:rsid w:val="00781234"/>
    <w:rsid w:val="0078196C"/>
    <w:rsid w:val="00785216"/>
    <w:rsid w:val="00793D80"/>
    <w:rsid w:val="007970D6"/>
    <w:rsid w:val="007A224E"/>
    <w:rsid w:val="007A57FC"/>
    <w:rsid w:val="007B36A9"/>
    <w:rsid w:val="007B7AF3"/>
    <w:rsid w:val="007C50B5"/>
    <w:rsid w:val="007D0734"/>
    <w:rsid w:val="007D17A7"/>
    <w:rsid w:val="007D3BB0"/>
    <w:rsid w:val="007D7665"/>
    <w:rsid w:val="007F006B"/>
    <w:rsid w:val="007F09EF"/>
    <w:rsid w:val="007F76B7"/>
    <w:rsid w:val="008073EB"/>
    <w:rsid w:val="00812185"/>
    <w:rsid w:val="00815712"/>
    <w:rsid w:val="00817055"/>
    <w:rsid w:val="00825E76"/>
    <w:rsid w:val="00831E1A"/>
    <w:rsid w:val="00833C9C"/>
    <w:rsid w:val="008402A3"/>
    <w:rsid w:val="00843027"/>
    <w:rsid w:val="00844669"/>
    <w:rsid w:val="00847841"/>
    <w:rsid w:val="00862320"/>
    <w:rsid w:val="008640B4"/>
    <w:rsid w:val="008647CE"/>
    <w:rsid w:val="00865D3D"/>
    <w:rsid w:val="00873DD6"/>
    <w:rsid w:val="00874211"/>
    <w:rsid w:val="00874EBC"/>
    <w:rsid w:val="00877D7B"/>
    <w:rsid w:val="00884FD7"/>
    <w:rsid w:val="00890639"/>
    <w:rsid w:val="00890A70"/>
    <w:rsid w:val="008916D2"/>
    <w:rsid w:val="00891E5B"/>
    <w:rsid w:val="00894086"/>
    <w:rsid w:val="008A5889"/>
    <w:rsid w:val="008A5F6B"/>
    <w:rsid w:val="008B650E"/>
    <w:rsid w:val="008C58F0"/>
    <w:rsid w:val="008C773A"/>
    <w:rsid w:val="008D1CB3"/>
    <w:rsid w:val="008D2A7F"/>
    <w:rsid w:val="008D2B92"/>
    <w:rsid w:val="008D7E9A"/>
    <w:rsid w:val="008E307C"/>
    <w:rsid w:val="008E4094"/>
    <w:rsid w:val="008E5AF7"/>
    <w:rsid w:val="008F1464"/>
    <w:rsid w:val="008F4105"/>
    <w:rsid w:val="008F5EB1"/>
    <w:rsid w:val="008F793F"/>
    <w:rsid w:val="00902C46"/>
    <w:rsid w:val="00902F8C"/>
    <w:rsid w:val="009054EA"/>
    <w:rsid w:val="00911D46"/>
    <w:rsid w:val="00920FDE"/>
    <w:rsid w:val="009211D3"/>
    <w:rsid w:val="00927D15"/>
    <w:rsid w:val="00930F6B"/>
    <w:rsid w:val="00934124"/>
    <w:rsid w:val="009342B2"/>
    <w:rsid w:val="0094070E"/>
    <w:rsid w:val="009503B7"/>
    <w:rsid w:val="00952A27"/>
    <w:rsid w:val="009603E6"/>
    <w:rsid w:val="00964CC7"/>
    <w:rsid w:val="009678A6"/>
    <w:rsid w:val="0097650E"/>
    <w:rsid w:val="00980E93"/>
    <w:rsid w:val="00983E6C"/>
    <w:rsid w:val="009878EB"/>
    <w:rsid w:val="009918EC"/>
    <w:rsid w:val="00992ABF"/>
    <w:rsid w:val="00992E20"/>
    <w:rsid w:val="009A206C"/>
    <w:rsid w:val="009A4D23"/>
    <w:rsid w:val="009A5609"/>
    <w:rsid w:val="009B3FDD"/>
    <w:rsid w:val="009B4635"/>
    <w:rsid w:val="009C082C"/>
    <w:rsid w:val="009D0DF6"/>
    <w:rsid w:val="009D17B8"/>
    <w:rsid w:val="009D684D"/>
    <w:rsid w:val="009D7E97"/>
    <w:rsid w:val="009E03F3"/>
    <w:rsid w:val="009E4140"/>
    <w:rsid w:val="009E4969"/>
    <w:rsid w:val="009E52CA"/>
    <w:rsid w:val="009F3616"/>
    <w:rsid w:val="009F51C9"/>
    <w:rsid w:val="009F72E5"/>
    <w:rsid w:val="009F7918"/>
    <w:rsid w:val="00A04942"/>
    <w:rsid w:val="00A04B52"/>
    <w:rsid w:val="00A05B6A"/>
    <w:rsid w:val="00A05F4B"/>
    <w:rsid w:val="00A0751C"/>
    <w:rsid w:val="00A1251D"/>
    <w:rsid w:val="00A1447A"/>
    <w:rsid w:val="00A1469B"/>
    <w:rsid w:val="00A14EF5"/>
    <w:rsid w:val="00A15C19"/>
    <w:rsid w:val="00A2487B"/>
    <w:rsid w:val="00A26D0F"/>
    <w:rsid w:val="00A30AB1"/>
    <w:rsid w:val="00A32A03"/>
    <w:rsid w:val="00A32C2B"/>
    <w:rsid w:val="00A33D79"/>
    <w:rsid w:val="00A33E9E"/>
    <w:rsid w:val="00A42D45"/>
    <w:rsid w:val="00A42D9B"/>
    <w:rsid w:val="00A47087"/>
    <w:rsid w:val="00A50E7E"/>
    <w:rsid w:val="00A50F9D"/>
    <w:rsid w:val="00A51606"/>
    <w:rsid w:val="00A62BA0"/>
    <w:rsid w:val="00A67B22"/>
    <w:rsid w:val="00A7514C"/>
    <w:rsid w:val="00A75620"/>
    <w:rsid w:val="00A76530"/>
    <w:rsid w:val="00A80DD8"/>
    <w:rsid w:val="00A8122C"/>
    <w:rsid w:val="00A828B5"/>
    <w:rsid w:val="00A83312"/>
    <w:rsid w:val="00A8426C"/>
    <w:rsid w:val="00A87509"/>
    <w:rsid w:val="00A87D41"/>
    <w:rsid w:val="00A91DFF"/>
    <w:rsid w:val="00A93453"/>
    <w:rsid w:val="00A96B07"/>
    <w:rsid w:val="00AA03CD"/>
    <w:rsid w:val="00AA0757"/>
    <w:rsid w:val="00AA1045"/>
    <w:rsid w:val="00AA6139"/>
    <w:rsid w:val="00AC63EE"/>
    <w:rsid w:val="00AC6C1A"/>
    <w:rsid w:val="00AC70FC"/>
    <w:rsid w:val="00AD30C6"/>
    <w:rsid w:val="00AD36DB"/>
    <w:rsid w:val="00AE2BEF"/>
    <w:rsid w:val="00AE41C4"/>
    <w:rsid w:val="00AE4C9F"/>
    <w:rsid w:val="00AE5A14"/>
    <w:rsid w:val="00AE686E"/>
    <w:rsid w:val="00AF057B"/>
    <w:rsid w:val="00B0405E"/>
    <w:rsid w:val="00B053D1"/>
    <w:rsid w:val="00B0576B"/>
    <w:rsid w:val="00B14FE6"/>
    <w:rsid w:val="00B16051"/>
    <w:rsid w:val="00B16053"/>
    <w:rsid w:val="00B24A8A"/>
    <w:rsid w:val="00B24FBA"/>
    <w:rsid w:val="00B31950"/>
    <w:rsid w:val="00B34FEC"/>
    <w:rsid w:val="00B40563"/>
    <w:rsid w:val="00B4074D"/>
    <w:rsid w:val="00B42831"/>
    <w:rsid w:val="00B42C60"/>
    <w:rsid w:val="00B61915"/>
    <w:rsid w:val="00B7010B"/>
    <w:rsid w:val="00B73DE8"/>
    <w:rsid w:val="00B76B6C"/>
    <w:rsid w:val="00B80F33"/>
    <w:rsid w:val="00B84DAD"/>
    <w:rsid w:val="00B85D7F"/>
    <w:rsid w:val="00B86D56"/>
    <w:rsid w:val="00B87B7A"/>
    <w:rsid w:val="00B90AA1"/>
    <w:rsid w:val="00B929F5"/>
    <w:rsid w:val="00B932BD"/>
    <w:rsid w:val="00B94B18"/>
    <w:rsid w:val="00BA0C94"/>
    <w:rsid w:val="00BA1314"/>
    <w:rsid w:val="00BA1E20"/>
    <w:rsid w:val="00BA57B1"/>
    <w:rsid w:val="00BA78D9"/>
    <w:rsid w:val="00BB7A15"/>
    <w:rsid w:val="00BC161F"/>
    <w:rsid w:val="00BC2588"/>
    <w:rsid w:val="00BC336C"/>
    <w:rsid w:val="00BC7D79"/>
    <w:rsid w:val="00BD63E2"/>
    <w:rsid w:val="00BD7C8E"/>
    <w:rsid w:val="00BE23AD"/>
    <w:rsid w:val="00BF0412"/>
    <w:rsid w:val="00BF0EF3"/>
    <w:rsid w:val="00BF2DB4"/>
    <w:rsid w:val="00BF60E9"/>
    <w:rsid w:val="00C00F42"/>
    <w:rsid w:val="00C05C55"/>
    <w:rsid w:val="00C076C6"/>
    <w:rsid w:val="00C112F1"/>
    <w:rsid w:val="00C137DA"/>
    <w:rsid w:val="00C214E8"/>
    <w:rsid w:val="00C23AFC"/>
    <w:rsid w:val="00C27701"/>
    <w:rsid w:val="00C27CAC"/>
    <w:rsid w:val="00C30F31"/>
    <w:rsid w:val="00C3113F"/>
    <w:rsid w:val="00C412BD"/>
    <w:rsid w:val="00C4536F"/>
    <w:rsid w:val="00C45CDE"/>
    <w:rsid w:val="00C46ADA"/>
    <w:rsid w:val="00C4739B"/>
    <w:rsid w:val="00C51776"/>
    <w:rsid w:val="00C557A5"/>
    <w:rsid w:val="00C56C04"/>
    <w:rsid w:val="00C577A7"/>
    <w:rsid w:val="00C637A9"/>
    <w:rsid w:val="00C65484"/>
    <w:rsid w:val="00C73A45"/>
    <w:rsid w:val="00C753C6"/>
    <w:rsid w:val="00C82B4D"/>
    <w:rsid w:val="00C84008"/>
    <w:rsid w:val="00C84F11"/>
    <w:rsid w:val="00C85025"/>
    <w:rsid w:val="00C875C6"/>
    <w:rsid w:val="00C87C48"/>
    <w:rsid w:val="00C918BD"/>
    <w:rsid w:val="00C92E6D"/>
    <w:rsid w:val="00C94AE7"/>
    <w:rsid w:val="00CA00D1"/>
    <w:rsid w:val="00CA0D0E"/>
    <w:rsid w:val="00CA4476"/>
    <w:rsid w:val="00CA468D"/>
    <w:rsid w:val="00CA4A61"/>
    <w:rsid w:val="00CA680A"/>
    <w:rsid w:val="00CA7DFA"/>
    <w:rsid w:val="00CB05F9"/>
    <w:rsid w:val="00CB305D"/>
    <w:rsid w:val="00CB3F18"/>
    <w:rsid w:val="00CC069D"/>
    <w:rsid w:val="00CC56E5"/>
    <w:rsid w:val="00CC669E"/>
    <w:rsid w:val="00CC74E8"/>
    <w:rsid w:val="00CD18AF"/>
    <w:rsid w:val="00CD2F14"/>
    <w:rsid w:val="00CD4018"/>
    <w:rsid w:val="00CD6CC0"/>
    <w:rsid w:val="00CE0951"/>
    <w:rsid w:val="00CE5715"/>
    <w:rsid w:val="00CF2FAE"/>
    <w:rsid w:val="00CF5ED6"/>
    <w:rsid w:val="00CF68A2"/>
    <w:rsid w:val="00D10750"/>
    <w:rsid w:val="00D13841"/>
    <w:rsid w:val="00D16361"/>
    <w:rsid w:val="00D20E67"/>
    <w:rsid w:val="00D325FE"/>
    <w:rsid w:val="00D41CC2"/>
    <w:rsid w:val="00D50161"/>
    <w:rsid w:val="00D5140F"/>
    <w:rsid w:val="00D51DC4"/>
    <w:rsid w:val="00D54659"/>
    <w:rsid w:val="00D62AA9"/>
    <w:rsid w:val="00D62C40"/>
    <w:rsid w:val="00D650D9"/>
    <w:rsid w:val="00D679E5"/>
    <w:rsid w:val="00D71F88"/>
    <w:rsid w:val="00D7286E"/>
    <w:rsid w:val="00D72E1B"/>
    <w:rsid w:val="00D74391"/>
    <w:rsid w:val="00D760B3"/>
    <w:rsid w:val="00D773BC"/>
    <w:rsid w:val="00D81320"/>
    <w:rsid w:val="00D825A1"/>
    <w:rsid w:val="00D83169"/>
    <w:rsid w:val="00D83360"/>
    <w:rsid w:val="00D86F3C"/>
    <w:rsid w:val="00D9010E"/>
    <w:rsid w:val="00D925F0"/>
    <w:rsid w:val="00D92B0B"/>
    <w:rsid w:val="00D94972"/>
    <w:rsid w:val="00DA228B"/>
    <w:rsid w:val="00DA22B6"/>
    <w:rsid w:val="00DB7B85"/>
    <w:rsid w:val="00DC0E4C"/>
    <w:rsid w:val="00DC1B30"/>
    <w:rsid w:val="00DD31B4"/>
    <w:rsid w:val="00DD3F97"/>
    <w:rsid w:val="00DD658F"/>
    <w:rsid w:val="00DD7C3E"/>
    <w:rsid w:val="00DE72D9"/>
    <w:rsid w:val="00DF0C9A"/>
    <w:rsid w:val="00DF1DF5"/>
    <w:rsid w:val="00DF5D12"/>
    <w:rsid w:val="00DF7645"/>
    <w:rsid w:val="00E04BA6"/>
    <w:rsid w:val="00E11E15"/>
    <w:rsid w:val="00E1276A"/>
    <w:rsid w:val="00E127A1"/>
    <w:rsid w:val="00E167E9"/>
    <w:rsid w:val="00E200A9"/>
    <w:rsid w:val="00E3138C"/>
    <w:rsid w:val="00E355C2"/>
    <w:rsid w:val="00E37E57"/>
    <w:rsid w:val="00E41369"/>
    <w:rsid w:val="00E4377C"/>
    <w:rsid w:val="00E463A0"/>
    <w:rsid w:val="00E514A2"/>
    <w:rsid w:val="00E53B95"/>
    <w:rsid w:val="00E56B2A"/>
    <w:rsid w:val="00E622B0"/>
    <w:rsid w:val="00E623E4"/>
    <w:rsid w:val="00E65CDA"/>
    <w:rsid w:val="00E67A05"/>
    <w:rsid w:val="00E72268"/>
    <w:rsid w:val="00E72CC9"/>
    <w:rsid w:val="00E73EFC"/>
    <w:rsid w:val="00E74AB7"/>
    <w:rsid w:val="00E81FE1"/>
    <w:rsid w:val="00E84EDA"/>
    <w:rsid w:val="00E87675"/>
    <w:rsid w:val="00E8769C"/>
    <w:rsid w:val="00E90203"/>
    <w:rsid w:val="00E92B43"/>
    <w:rsid w:val="00E94F62"/>
    <w:rsid w:val="00E955BB"/>
    <w:rsid w:val="00E95C1A"/>
    <w:rsid w:val="00E96D57"/>
    <w:rsid w:val="00EA0405"/>
    <w:rsid w:val="00EA19E9"/>
    <w:rsid w:val="00EA4A0D"/>
    <w:rsid w:val="00EA7DD2"/>
    <w:rsid w:val="00EC00A2"/>
    <w:rsid w:val="00EC5725"/>
    <w:rsid w:val="00ED146D"/>
    <w:rsid w:val="00ED35D0"/>
    <w:rsid w:val="00ED55B1"/>
    <w:rsid w:val="00EE38A9"/>
    <w:rsid w:val="00EE518B"/>
    <w:rsid w:val="00EE670F"/>
    <w:rsid w:val="00EF160F"/>
    <w:rsid w:val="00EF2A42"/>
    <w:rsid w:val="00EF4C32"/>
    <w:rsid w:val="00EF69CD"/>
    <w:rsid w:val="00F02126"/>
    <w:rsid w:val="00F0419B"/>
    <w:rsid w:val="00F0786C"/>
    <w:rsid w:val="00F07AB3"/>
    <w:rsid w:val="00F07C07"/>
    <w:rsid w:val="00F21892"/>
    <w:rsid w:val="00F262AB"/>
    <w:rsid w:val="00F27BAA"/>
    <w:rsid w:val="00F323F3"/>
    <w:rsid w:val="00F3267A"/>
    <w:rsid w:val="00F36113"/>
    <w:rsid w:val="00F43690"/>
    <w:rsid w:val="00F47DD1"/>
    <w:rsid w:val="00F67EB0"/>
    <w:rsid w:val="00F720E6"/>
    <w:rsid w:val="00F7284D"/>
    <w:rsid w:val="00F80CFC"/>
    <w:rsid w:val="00F829F0"/>
    <w:rsid w:val="00F8559C"/>
    <w:rsid w:val="00F900B2"/>
    <w:rsid w:val="00F96070"/>
    <w:rsid w:val="00F976CB"/>
    <w:rsid w:val="00FA00C6"/>
    <w:rsid w:val="00FA3F62"/>
    <w:rsid w:val="00FA6209"/>
    <w:rsid w:val="00FB5C05"/>
    <w:rsid w:val="00FC139B"/>
    <w:rsid w:val="00FC1F3B"/>
    <w:rsid w:val="00FC407C"/>
    <w:rsid w:val="00FC78BE"/>
    <w:rsid w:val="00FC7CDB"/>
    <w:rsid w:val="00FD3B95"/>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927076403">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ctakes.apache.org"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3.xml><?xml version="1.0" encoding="utf-8"?>
<ds:datastoreItem xmlns:ds="http://schemas.openxmlformats.org/officeDocument/2006/customXml" ds:itemID="{3A4A9A40-AA55-4CBA-93F5-B14C65A4947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5</Pages>
  <Words>4459</Words>
  <Characters>25420</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29820</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mitriy (Dima) Dligach</cp:lastModifiedBy>
  <cp:revision>717</cp:revision>
  <cp:lastPrinted>2011-03-11T19:43:00Z</cp:lastPrinted>
  <dcterms:created xsi:type="dcterms:W3CDTF">2015-03-31T19:44:00Z</dcterms:created>
  <dcterms:modified xsi:type="dcterms:W3CDTF">2018-05-21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